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994DB0" w14:textId="77777777" w:rsidR="00A52B4F" w:rsidRDefault="00A52B4F" w:rsidP="00434171">
      <w:pPr>
        <w:spacing w:line="360" w:lineRule="auto"/>
        <w:jc w:val="both"/>
        <w:rPr>
          <w:color w:val="2F2E31"/>
          <w:sz w:val="32"/>
          <w:szCs w:val="32"/>
          <w:lang w:val="en-GB"/>
        </w:rPr>
      </w:pPr>
      <w:bookmarkStart w:id="0" w:name="_GoBack"/>
      <w:bookmarkEnd w:id="0"/>
      <w:proofErr w:type="spellStart"/>
      <w:r w:rsidRPr="00A52B4F">
        <w:rPr>
          <w:color w:val="2F2E31"/>
          <w:sz w:val="32"/>
          <w:szCs w:val="32"/>
          <w:lang w:val="en-GB"/>
        </w:rPr>
        <w:t>Meta analysis</w:t>
      </w:r>
      <w:proofErr w:type="spellEnd"/>
      <w:r w:rsidRPr="00A52B4F">
        <w:rPr>
          <w:color w:val="2F2E31"/>
          <w:sz w:val="32"/>
          <w:szCs w:val="32"/>
          <w:lang w:val="en-GB"/>
        </w:rPr>
        <w:t xml:space="preserve"> of real-time fMRI neurofeedback studies: how is brain regulation mediated?</w:t>
      </w:r>
    </w:p>
    <w:p w14:paraId="761AA973" w14:textId="77777777" w:rsidR="00011F56" w:rsidRPr="00D2122D" w:rsidRDefault="00011F56" w:rsidP="00011F56">
      <w:pPr>
        <w:spacing w:line="360" w:lineRule="auto"/>
        <w:jc w:val="both"/>
      </w:pPr>
      <w:r w:rsidRPr="00D2122D">
        <w:rPr>
          <w:i/>
        </w:rPr>
        <w:t>Authors</w:t>
      </w:r>
    </w:p>
    <w:p w14:paraId="3394F141" w14:textId="4D783257" w:rsidR="00A52B4F" w:rsidRDefault="00011F56" w:rsidP="00011F56">
      <w:pPr>
        <w:spacing w:line="360" w:lineRule="auto"/>
        <w:jc w:val="both"/>
        <w:rPr>
          <w:i/>
          <w:vertAlign w:val="superscript"/>
        </w:rPr>
      </w:pPr>
      <w:r>
        <w:rPr>
          <w:i/>
          <w:lang w:val="en-GB"/>
        </w:rPr>
        <w:t xml:space="preserve">Kirsten </w:t>
      </w:r>
      <w:proofErr w:type="spellStart"/>
      <w:r>
        <w:rPr>
          <w:i/>
          <w:lang w:val="en-GB"/>
        </w:rPr>
        <w:t>Emmert</w:t>
      </w:r>
      <w:proofErr w:type="spellEnd"/>
      <w:r w:rsidRPr="00011F56">
        <w:rPr>
          <w:i/>
          <w:lang w:val="en-GB"/>
        </w:rPr>
        <w:t xml:space="preserve"> </w:t>
      </w:r>
      <w:proofErr w:type="spellStart"/>
      <w:r w:rsidRPr="00011F56">
        <w:rPr>
          <w:i/>
          <w:vertAlign w:val="superscript"/>
          <w:lang w:val="en-GB"/>
        </w:rPr>
        <w:t>a,b</w:t>
      </w:r>
      <w:proofErr w:type="spellEnd"/>
      <w:r w:rsidRPr="00011F56">
        <w:rPr>
          <w:i/>
          <w:vertAlign w:val="superscript"/>
          <w:lang w:val="en-GB"/>
        </w:rPr>
        <w:t>,</w:t>
      </w:r>
      <w:r w:rsidRPr="00011F56">
        <w:rPr>
          <w:rFonts w:ascii="Segoe UI Symbol" w:hAnsi="Segoe UI Symbol" w:cs="Segoe UI Symbol"/>
          <w:i/>
          <w:vertAlign w:val="superscript"/>
          <w:lang w:val="en-GB"/>
        </w:rPr>
        <w:t>⁎</w:t>
      </w:r>
      <w:r w:rsidRPr="00011F56">
        <w:rPr>
          <w:i/>
          <w:lang w:val="en-GB"/>
        </w:rPr>
        <w:t xml:space="preserve">, </w:t>
      </w:r>
      <w:proofErr w:type="spellStart"/>
      <w:r w:rsidRPr="00011F56">
        <w:rPr>
          <w:i/>
          <w:lang w:val="en-GB"/>
        </w:rPr>
        <w:t>Rotem</w:t>
      </w:r>
      <w:proofErr w:type="spellEnd"/>
      <w:r w:rsidRPr="00011F56">
        <w:rPr>
          <w:i/>
          <w:lang w:val="en-GB"/>
        </w:rPr>
        <w:t xml:space="preserve"> </w:t>
      </w:r>
      <w:proofErr w:type="spellStart"/>
      <w:r w:rsidRPr="00011F56">
        <w:rPr>
          <w:i/>
          <w:lang w:val="en-GB"/>
        </w:rPr>
        <w:t>Kopel</w:t>
      </w:r>
      <w:proofErr w:type="spellEnd"/>
      <w:r w:rsidRPr="00011F56">
        <w:rPr>
          <w:i/>
          <w:lang w:val="en-GB"/>
        </w:rPr>
        <w:t xml:space="preserve"> </w:t>
      </w:r>
      <w:proofErr w:type="spellStart"/>
      <w:r w:rsidRPr="00011F56">
        <w:rPr>
          <w:i/>
          <w:vertAlign w:val="superscript"/>
          <w:lang w:val="en-GB"/>
        </w:rPr>
        <w:t>a,b</w:t>
      </w:r>
      <w:proofErr w:type="spellEnd"/>
      <w:r w:rsidRPr="00011F56">
        <w:rPr>
          <w:i/>
          <w:vertAlign w:val="superscript"/>
          <w:lang w:val="en-GB"/>
        </w:rPr>
        <w:t>,*</w:t>
      </w:r>
      <w:r w:rsidRPr="00011F56">
        <w:rPr>
          <w:i/>
          <w:lang w:val="en-GB"/>
        </w:rPr>
        <w:t xml:space="preserve">, James Sulzer </w:t>
      </w:r>
      <w:r w:rsidRPr="00011F56">
        <w:rPr>
          <w:i/>
          <w:vertAlign w:val="superscript"/>
          <w:lang w:val="en-GB"/>
        </w:rPr>
        <w:t>c</w:t>
      </w:r>
      <w:r w:rsidRPr="00011F56">
        <w:rPr>
          <w:i/>
          <w:lang w:val="en-GB"/>
        </w:rPr>
        <w:t xml:space="preserve">, Annette B. </w:t>
      </w:r>
      <w:proofErr w:type="spellStart"/>
      <w:r w:rsidRPr="00011F56">
        <w:rPr>
          <w:i/>
          <w:lang w:val="en-GB"/>
        </w:rPr>
        <w:t>Brühl</w:t>
      </w:r>
      <w:proofErr w:type="spellEnd"/>
      <w:r w:rsidRPr="00011F56">
        <w:rPr>
          <w:i/>
          <w:lang w:val="en-GB"/>
        </w:rPr>
        <w:t xml:space="preserve"> </w:t>
      </w:r>
      <w:proofErr w:type="spellStart"/>
      <w:r w:rsidRPr="00011F56">
        <w:rPr>
          <w:i/>
          <w:vertAlign w:val="superscript"/>
          <w:lang w:val="en-GB"/>
        </w:rPr>
        <w:t>d,e</w:t>
      </w:r>
      <w:proofErr w:type="spellEnd"/>
      <w:r w:rsidRPr="00011F56">
        <w:rPr>
          <w:i/>
          <w:lang w:val="en-GB"/>
        </w:rPr>
        <w:t xml:space="preserve">, Brian D. Berman </w:t>
      </w:r>
      <w:r w:rsidRPr="00011F56">
        <w:rPr>
          <w:i/>
          <w:vertAlign w:val="superscript"/>
          <w:lang w:val="en-GB"/>
        </w:rPr>
        <w:t>f</w:t>
      </w:r>
      <w:r w:rsidRPr="00011F56">
        <w:rPr>
          <w:i/>
          <w:lang w:val="en-GB"/>
        </w:rPr>
        <w:t xml:space="preserve">, </w:t>
      </w:r>
      <w:r w:rsidR="00E66E2C">
        <w:rPr>
          <w:i/>
        </w:rPr>
        <w:t xml:space="preserve">David E.J. Linden </w:t>
      </w:r>
      <w:r w:rsidR="00E66E2C" w:rsidRPr="00E66E2C">
        <w:rPr>
          <w:i/>
          <w:vertAlign w:val="superscript"/>
        </w:rPr>
        <w:t>g</w:t>
      </w:r>
      <w:r w:rsidRPr="00011F56">
        <w:rPr>
          <w:i/>
        </w:rPr>
        <w:t xml:space="preserve">, </w:t>
      </w:r>
      <w:proofErr w:type="spellStart"/>
      <w:r w:rsidRPr="00011F56">
        <w:rPr>
          <w:i/>
        </w:rPr>
        <w:t>Silvina</w:t>
      </w:r>
      <w:proofErr w:type="spellEnd"/>
      <w:r w:rsidRPr="00011F56">
        <w:rPr>
          <w:i/>
        </w:rPr>
        <w:t xml:space="preserve"> G. Horovitz </w:t>
      </w:r>
      <w:r w:rsidR="00E66E2C" w:rsidRPr="00E66E2C">
        <w:rPr>
          <w:i/>
          <w:vertAlign w:val="superscript"/>
        </w:rPr>
        <w:t>h</w:t>
      </w:r>
      <w:r w:rsidRPr="00011F56">
        <w:rPr>
          <w:i/>
        </w:rPr>
        <w:t>,</w:t>
      </w:r>
      <w:r w:rsidR="00E66E2C">
        <w:rPr>
          <w:i/>
        </w:rPr>
        <w:t xml:space="preserve"> </w:t>
      </w:r>
      <w:r w:rsidRPr="00011F56">
        <w:rPr>
          <w:i/>
        </w:rPr>
        <w:t xml:space="preserve">Markus </w:t>
      </w:r>
      <w:proofErr w:type="spellStart"/>
      <w:r w:rsidRPr="00011F56">
        <w:rPr>
          <w:i/>
        </w:rPr>
        <w:t>Breimhorst</w:t>
      </w:r>
      <w:proofErr w:type="spellEnd"/>
      <w:r w:rsidRPr="00011F56">
        <w:rPr>
          <w:i/>
        </w:rPr>
        <w:t xml:space="preserve"> </w:t>
      </w:r>
      <w:proofErr w:type="spellStart"/>
      <w:r w:rsidRPr="00E66E2C">
        <w:rPr>
          <w:i/>
          <w:vertAlign w:val="superscript"/>
        </w:rPr>
        <w:t>i</w:t>
      </w:r>
      <w:proofErr w:type="spellEnd"/>
      <w:r w:rsidRPr="00011F56">
        <w:rPr>
          <w:i/>
        </w:rPr>
        <w:t xml:space="preserve">, Andrea Caria </w:t>
      </w:r>
      <w:r w:rsidRPr="00E66E2C">
        <w:rPr>
          <w:i/>
          <w:vertAlign w:val="superscript"/>
        </w:rPr>
        <w:t>j</w:t>
      </w:r>
      <w:r w:rsidRPr="00011F56">
        <w:rPr>
          <w:i/>
        </w:rPr>
        <w:t xml:space="preserve">, Sabine Frank </w:t>
      </w:r>
      <w:r w:rsidRPr="00E66E2C">
        <w:rPr>
          <w:i/>
          <w:vertAlign w:val="superscript"/>
        </w:rPr>
        <w:t>j</w:t>
      </w:r>
      <w:r w:rsidRPr="00011F56">
        <w:rPr>
          <w:i/>
        </w:rPr>
        <w:t xml:space="preserve">, Stephen </w:t>
      </w:r>
      <w:proofErr w:type="spellStart"/>
      <w:r w:rsidRPr="00011F56">
        <w:rPr>
          <w:i/>
        </w:rPr>
        <w:t>Johnston</w:t>
      </w:r>
      <w:r w:rsidRPr="00E66E2C">
        <w:rPr>
          <w:i/>
          <w:vertAlign w:val="superscript"/>
        </w:rPr>
        <w:t>k</w:t>
      </w:r>
      <w:proofErr w:type="spellEnd"/>
      <w:r w:rsidRPr="00011F56">
        <w:rPr>
          <w:i/>
        </w:rPr>
        <w:t>,</w:t>
      </w:r>
      <w:r>
        <w:rPr>
          <w:i/>
          <w:lang w:val="en-GB"/>
        </w:rPr>
        <w:t xml:space="preserve"> </w:t>
      </w:r>
      <w:proofErr w:type="spellStart"/>
      <w:r w:rsidRPr="00011F56">
        <w:rPr>
          <w:i/>
        </w:rPr>
        <w:t>Zhiying</w:t>
      </w:r>
      <w:proofErr w:type="spellEnd"/>
      <w:r w:rsidRPr="00011F56">
        <w:rPr>
          <w:i/>
        </w:rPr>
        <w:t xml:space="preserve"> Long </w:t>
      </w:r>
      <w:r w:rsidRPr="00E66E2C">
        <w:rPr>
          <w:i/>
          <w:vertAlign w:val="superscript"/>
        </w:rPr>
        <w:t>l</w:t>
      </w:r>
      <w:r w:rsidRPr="00011F56">
        <w:rPr>
          <w:i/>
        </w:rPr>
        <w:t xml:space="preserve">, Christian </w:t>
      </w:r>
      <w:proofErr w:type="spellStart"/>
      <w:r w:rsidRPr="00011F56">
        <w:rPr>
          <w:i/>
        </w:rPr>
        <w:t>Paret</w:t>
      </w:r>
      <w:proofErr w:type="spellEnd"/>
      <w:r w:rsidRPr="00011F56">
        <w:rPr>
          <w:i/>
        </w:rPr>
        <w:t xml:space="preserve"> </w:t>
      </w:r>
      <w:proofErr w:type="spellStart"/>
      <w:r w:rsidRPr="00E66E2C">
        <w:rPr>
          <w:i/>
          <w:vertAlign w:val="superscript"/>
        </w:rPr>
        <w:t>m,n</w:t>
      </w:r>
      <w:proofErr w:type="spellEnd"/>
      <w:r w:rsidRPr="00011F56">
        <w:rPr>
          <w:i/>
        </w:rPr>
        <w:t xml:space="preserve">, Fabien </w:t>
      </w:r>
      <w:proofErr w:type="spellStart"/>
      <w:r w:rsidRPr="00011F56">
        <w:rPr>
          <w:i/>
        </w:rPr>
        <w:t>Robineau</w:t>
      </w:r>
      <w:r w:rsidRPr="00E66E2C">
        <w:rPr>
          <w:i/>
          <w:vertAlign w:val="superscript"/>
        </w:rPr>
        <w:t>o</w:t>
      </w:r>
      <w:proofErr w:type="spellEnd"/>
      <w:r w:rsidRPr="00011F56">
        <w:rPr>
          <w:i/>
        </w:rPr>
        <w:t xml:space="preserve">, Ralf Veit </w:t>
      </w:r>
      <w:proofErr w:type="spellStart"/>
      <w:r w:rsidRPr="00E66E2C">
        <w:rPr>
          <w:i/>
          <w:vertAlign w:val="superscript"/>
        </w:rPr>
        <w:t>j,p</w:t>
      </w:r>
      <w:proofErr w:type="spellEnd"/>
      <w:r w:rsidRPr="00011F56">
        <w:rPr>
          <w:i/>
        </w:rPr>
        <w:t xml:space="preserve">, Andreas </w:t>
      </w:r>
      <w:proofErr w:type="spellStart"/>
      <w:r w:rsidRPr="00011F56">
        <w:rPr>
          <w:i/>
        </w:rPr>
        <w:t>Bartsch</w:t>
      </w:r>
      <w:proofErr w:type="spellEnd"/>
      <w:r w:rsidRPr="00011F56">
        <w:rPr>
          <w:i/>
        </w:rPr>
        <w:t xml:space="preserve"> </w:t>
      </w:r>
      <w:proofErr w:type="spellStart"/>
      <w:r w:rsidRPr="00E66E2C">
        <w:rPr>
          <w:i/>
          <w:vertAlign w:val="superscript"/>
        </w:rPr>
        <w:t>q,r,s,t</w:t>
      </w:r>
      <w:proofErr w:type="spellEnd"/>
      <w:r w:rsidRPr="00011F56">
        <w:rPr>
          <w:i/>
        </w:rPr>
        <w:t>,</w:t>
      </w:r>
      <w:r>
        <w:rPr>
          <w:i/>
          <w:lang w:val="en-GB"/>
        </w:rPr>
        <w:t xml:space="preserve"> </w:t>
      </w:r>
      <w:r w:rsidRPr="00011F56">
        <w:rPr>
          <w:i/>
        </w:rPr>
        <w:t xml:space="preserve">Christian F. Beckmann </w:t>
      </w:r>
      <w:proofErr w:type="spellStart"/>
      <w:r w:rsidRPr="00E66E2C">
        <w:rPr>
          <w:i/>
          <w:vertAlign w:val="superscript"/>
        </w:rPr>
        <w:t>u,v,w</w:t>
      </w:r>
      <w:proofErr w:type="spellEnd"/>
      <w:r w:rsidRPr="00011F56">
        <w:rPr>
          <w:i/>
        </w:rPr>
        <w:t xml:space="preserve">, Dimitri Van De Ville </w:t>
      </w:r>
      <w:proofErr w:type="spellStart"/>
      <w:r w:rsidRPr="00E66E2C">
        <w:rPr>
          <w:i/>
          <w:vertAlign w:val="superscript"/>
        </w:rPr>
        <w:t>a,b</w:t>
      </w:r>
      <w:proofErr w:type="spellEnd"/>
      <w:r w:rsidRPr="00011F56">
        <w:rPr>
          <w:i/>
        </w:rPr>
        <w:t xml:space="preserve">, Sven Haller </w:t>
      </w:r>
      <w:r w:rsidRPr="00E66E2C">
        <w:rPr>
          <w:i/>
          <w:vertAlign w:val="superscript"/>
        </w:rPr>
        <w:t>x</w:t>
      </w:r>
    </w:p>
    <w:p w14:paraId="54CCC8DA" w14:textId="77777777" w:rsidR="002B76A3" w:rsidRPr="00011F56" w:rsidRDefault="002B76A3" w:rsidP="00011F56">
      <w:pPr>
        <w:spacing w:line="360" w:lineRule="auto"/>
        <w:jc w:val="both"/>
        <w:rPr>
          <w:i/>
          <w:lang w:val="en-GB"/>
        </w:rPr>
      </w:pPr>
    </w:p>
    <w:p w14:paraId="78219375" w14:textId="77777777" w:rsidR="00434171" w:rsidRPr="00D2122D" w:rsidRDefault="00434171" w:rsidP="00434171">
      <w:pPr>
        <w:spacing w:line="360" w:lineRule="auto"/>
        <w:jc w:val="both"/>
      </w:pPr>
      <w:r>
        <w:t>*</w:t>
      </w:r>
      <w:r w:rsidRPr="00D2122D">
        <w:t xml:space="preserve"> </w:t>
      </w:r>
      <w:proofErr w:type="gramStart"/>
      <w:r w:rsidRPr="00D2122D">
        <w:t>both</w:t>
      </w:r>
      <w:proofErr w:type="gramEnd"/>
      <w:r w:rsidRPr="00D2122D">
        <w:t xml:space="preserve"> authors contributed equally</w:t>
      </w:r>
    </w:p>
    <w:p w14:paraId="3688AFB7" w14:textId="77777777" w:rsidR="0071137E" w:rsidRDefault="0071137E" w:rsidP="00434171">
      <w:pPr>
        <w:spacing w:line="360" w:lineRule="auto"/>
        <w:jc w:val="both"/>
      </w:pPr>
    </w:p>
    <w:p w14:paraId="44BA96DD" w14:textId="77777777" w:rsidR="00434171" w:rsidRPr="00D2122D" w:rsidRDefault="00434171" w:rsidP="00434171">
      <w:pPr>
        <w:spacing w:line="360" w:lineRule="auto"/>
        <w:jc w:val="both"/>
        <w:rPr>
          <w:vertAlign w:val="superscript"/>
        </w:rPr>
      </w:pPr>
      <w:r w:rsidRPr="00D2122D">
        <w:rPr>
          <w:i/>
        </w:rPr>
        <w:t>Affiliations</w:t>
      </w:r>
    </w:p>
    <w:p w14:paraId="453A8662" w14:textId="0E82EFFF" w:rsidR="00434171" w:rsidRPr="00D2122D" w:rsidRDefault="00E74C06" w:rsidP="00434171">
      <w:pPr>
        <w:spacing w:line="360" w:lineRule="auto"/>
        <w:jc w:val="both"/>
        <w:rPr>
          <w:vertAlign w:val="superscript"/>
        </w:rPr>
      </w:pPr>
      <w:proofErr w:type="spellStart"/>
      <w:proofErr w:type="gramStart"/>
      <w:r>
        <w:rPr>
          <w:vertAlign w:val="superscript"/>
        </w:rPr>
        <w:t>a</w:t>
      </w:r>
      <w:r w:rsidR="00434171" w:rsidRPr="00D2122D">
        <w:t>Department</w:t>
      </w:r>
      <w:proofErr w:type="spellEnd"/>
      <w:proofErr w:type="gramEnd"/>
      <w:r w:rsidR="00434171" w:rsidRPr="00D2122D">
        <w:t xml:space="preserve"> of Radiology and Medical Informatics, University of Geneva, Geneva, Switzerland.</w:t>
      </w:r>
    </w:p>
    <w:p w14:paraId="71423F3B" w14:textId="699B8994" w:rsidR="00434171" w:rsidRPr="00D2122D" w:rsidRDefault="00E74C06" w:rsidP="00434171">
      <w:pPr>
        <w:spacing w:line="360" w:lineRule="auto"/>
        <w:jc w:val="both"/>
        <w:rPr>
          <w:vertAlign w:val="superscript"/>
        </w:rPr>
      </w:pPr>
      <w:proofErr w:type="spellStart"/>
      <w:r>
        <w:rPr>
          <w:vertAlign w:val="superscript"/>
        </w:rPr>
        <w:t>b</w:t>
      </w:r>
      <w:r w:rsidR="00434171" w:rsidRPr="00D2122D">
        <w:t>Medical</w:t>
      </w:r>
      <w:proofErr w:type="spellEnd"/>
      <w:r w:rsidR="00434171" w:rsidRPr="00D2122D">
        <w:t xml:space="preserve"> Image Processing Laboratory, Institute of Bioengineering, </w:t>
      </w:r>
      <w:proofErr w:type="spellStart"/>
      <w:r w:rsidR="00434171" w:rsidRPr="00D2122D">
        <w:t>Ecole</w:t>
      </w:r>
      <w:proofErr w:type="spellEnd"/>
      <w:r w:rsidR="00434171" w:rsidRPr="00D2122D">
        <w:t xml:space="preserve"> </w:t>
      </w:r>
      <w:proofErr w:type="spellStart"/>
      <w:r w:rsidR="00434171" w:rsidRPr="00D2122D">
        <w:t>Polytechnique</w:t>
      </w:r>
      <w:proofErr w:type="spellEnd"/>
      <w:r w:rsidR="00434171" w:rsidRPr="00D2122D">
        <w:t xml:space="preserve"> </w:t>
      </w:r>
      <w:proofErr w:type="spellStart"/>
      <w:r w:rsidR="00434171" w:rsidRPr="00D2122D">
        <w:t>Fédérale</w:t>
      </w:r>
      <w:proofErr w:type="spellEnd"/>
      <w:r w:rsidR="00434171" w:rsidRPr="00D2122D">
        <w:t xml:space="preserve"> de Lausanne (EPFL) , Lausanne, Switzerland.</w:t>
      </w:r>
    </w:p>
    <w:p w14:paraId="2F91AD22" w14:textId="789A1F6F" w:rsidR="00E74C06" w:rsidRPr="00E74C06" w:rsidRDefault="00E74C06" w:rsidP="00E74C06">
      <w:pPr>
        <w:spacing w:line="360" w:lineRule="auto"/>
        <w:jc w:val="both"/>
      </w:pPr>
      <w:proofErr w:type="spellStart"/>
      <w:proofErr w:type="gramStart"/>
      <w:r w:rsidRPr="00E74C06">
        <w:rPr>
          <w:vertAlign w:val="superscript"/>
        </w:rPr>
        <w:t>c</w:t>
      </w:r>
      <w:r w:rsidRPr="00E74C06">
        <w:t>Department</w:t>
      </w:r>
      <w:proofErr w:type="spellEnd"/>
      <w:proofErr w:type="gramEnd"/>
      <w:r w:rsidRPr="00E74C06">
        <w:t xml:space="preserve"> of Mechanical Engineering, University of Texas at Austin, Austin, TX, USA</w:t>
      </w:r>
    </w:p>
    <w:p w14:paraId="02ABC1D4" w14:textId="0EF9E290" w:rsidR="00E74C06" w:rsidRPr="00E74C06" w:rsidRDefault="00E74C06" w:rsidP="00E74C06">
      <w:pPr>
        <w:spacing w:line="360" w:lineRule="auto"/>
        <w:jc w:val="both"/>
      </w:pPr>
      <w:proofErr w:type="spellStart"/>
      <w:proofErr w:type="gramStart"/>
      <w:r w:rsidRPr="00E74C06">
        <w:rPr>
          <w:vertAlign w:val="superscript"/>
        </w:rPr>
        <w:t>d</w:t>
      </w:r>
      <w:r w:rsidRPr="00E74C06">
        <w:t>Department</w:t>
      </w:r>
      <w:proofErr w:type="spellEnd"/>
      <w:proofErr w:type="gramEnd"/>
      <w:r w:rsidRPr="00E74C06">
        <w:t xml:space="preserve"> of Psychiatry, Psychotherapy and Psychosomatics, Psychiatric Hospital, University of Zurich, Zurich, Switzerland</w:t>
      </w:r>
    </w:p>
    <w:p w14:paraId="123798A4" w14:textId="4BB4D69E" w:rsidR="00E74C06" w:rsidRPr="00E74C06" w:rsidRDefault="00E74C06" w:rsidP="00E74C06">
      <w:pPr>
        <w:spacing w:line="360" w:lineRule="auto"/>
        <w:jc w:val="both"/>
      </w:pPr>
      <w:proofErr w:type="spellStart"/>
      <w:proofErr w:type="gramStart"/>
      <w:r w:rsidRPr="00E74C06">
        <w:rPr>
          <w:vertAlign w:val="superscript"/>
        </w:rPr>
        <w:t>e</w:t>
      </w:r>
      <w:r w:rsidRPr="00E74C06">
        <w:t>Department</w:t>
      </w:r>
      <w:proofErr w:type="spellEnd"/>
      <w:proofErr w:type="gramEnd"/>
      <w:r w:rsidRPr="00E74C06">
        <w:t xml:space="preserve"> of Psychiatry, </w:t>
      </w:r>
      <w:proofErr w:type="spellStart"/>
      <w:r w:rsidRPr="00E74C06">
        <w:t>Behavioural</w:t>
      </w:r>
      <w:proofErr w:type="spellEnd"/>
      <w:r w:rsidRPr="00E74C06">
        <w:t xml:space="preserve"> and Clinical Neuroscience Institute, University of Cambridge, Cambridge, UK</w:t>
      </w:r>
    </w:p>
    <w:p w14:paraId="79E78F03" w14:textId="739A3773" w:rsidR="00E74C06" w:rsidRPr="00E74C06" w:rsidRDefault="00E74C06" w:rsidP="00E74C06">
      <w:pPr>
        <w:spacing w:line="360" w:lineRule="auto"/>
        <w:jc w:val="both"/>
      </w:pPr>
      <w:proofErr w:type="spellStart"/>
      <w:proofErr w:type="gramStart"/>
      <w:r w:rsidRPr="00E74C06">
        <w:rPr>
          <w:vertAlign w:val="superscript"/>
        </w:rPr>
        <w:t>f</w:t>
      </w:r>
      <w:r w:rsidRPr="00E74C06">
        <w:t>Department</w:t>
      </w:r>
      <w:proofErr w:type="spellEnd"/>
      <w:proofErr w:type="gramEnd"/>
      <w:r w:rsidRPr="00E74C06">
        <w:t xml:space="preserve"> of Neurology, University of Colorado Anschutz Medical Campus, Aurora, CO, USA</w:t>
      </w:r>
    </w:p>
    <w:p w14:paraId="43666937" w14:textId="7E4E1EA0" w:rsidR="00E74C06" w:rsidRPr="00E74C06" w:rsidRDefault="00E74C06" w:rsidP="00E74C06">
      <w:pPr>
        <w:spacing w:line="360" w:lineRule="auto"/>
        <w:jc w:val="both"/>
      </w:pPr>
      <w:proofErr w:type="spellStart"/>
      <w:proofErr w:type="gramStart"/>
      <w:r w:rsidRPr="00E74C06">
        <w:rPr>
          <w:vertAlign w:val="superscript"/>
        </w:rPr>
        <w:t>g</w:t>
      </w:r>
      <w:r w:rsidRPr="00E74C06">
        <w:t>MRC</w:t>
      </w:r>
      <w:proofErr w:type="spellEnd"/>
      <w:proofErr w:type="gramEnd"/>
      <w:r w:rsidRPr="00E74C06">
        <w:t xml:space="preserve"> Centre for Neuropsychiatric Genetics &amp; Genomics, Cardiff University School of Medicine, Cardiff University, Cardiff, UK</w:t>
      </w:r>
    </w:p>
    <w:p w14:paraId="4ADF3806" w14:textId="15F9D70A" w:rsidR="00E74C06" w:rsidRPr="00E74C06" w:rsidRDefault="00E74C06" w:rsidP="00E74C06">
      <w:pPr>
        <w:spacing w:line="360" w:lineRule="auto"/>
        <w:jc w:val="both"/>
      </w:pPr>
      <w:proofErr w:type="spellStart"/>
      <w:proofErr w:type="gramStart"/>
      <w:r w:rsidRPr="00E74C06">
        <w:rPr>
          <w:vertAlign w:val="superscript"/>
        </w:rPr>
        <w:t>h</w:t>
      </w:r>
      <w:r w:rsidRPr="00E74C06">
        <w:t>National</w:t>
      </w:r>
      <w:proofErr w:type="spellEnd"/>
      <w:proofErr w:type="gramEnd"/>
      <w:r w:rsidRPr="00E74C06">
        <w:t xml:space="preserve"> Institute of Neurological Disorders and Stroke, National Institutes of Health, Bethesda, MD, USA</w:t>
      </w:r>
    </w:p>
    <w:p w14:paraId="70751E3C" w14:textId="2CBB584D" w:rsidR="00E74C06" w:rsidRPr="00E74C06" w:rsidRDefault="00E74C06" w:rsidP="00E74C06">
      <w:pPr>
        <w:spacing w:line="360" w:lineRule="auto"/>
        <w:jc w:val="both"/>
      </w:pPr>
      <w:proofErr w:type="spellStart"/>
      <w:proofErr w:type="gramStart"/>
      <w:r w:rsidRPr="00E74C06">
        <w:rPr>
          <w:vertAlign w:val="superscript"/>
        </w:rPr>
        <w:t>i</w:t>
      </w:r>
      <w:r w:rsidRPr="00E74C06">
        <w:t>Department</w:t>
      </w:r>
      <w:proofErr w:type="spellEnd"/>
      <w:proofErr w:type="gramEnd"/>
      <w:r w:rsidRPr="00E74C06">
        <w:t xml:space="preserve"> of Neurology, University Medical Center of the Johannes Gutenberg University, Mainz, Germany</w:t>
      </w:r>
    </w:p>
    <w:p w14:paraId="5815DEC1" w14:textId="2A374842" w:rsidR="00E74C06" w:rsidRPr="00E74C06" w:rsidRDefault="00E74C06" w:rsidP="00E74C06">
      <w:pPr>
        <w:spacing w:line="360" w:lineRule="auto"/>
        <w:jc w:val="both"/>
      </w:pPr>
      <w:proofErr w:type="spellStart"/>
      <w:proofErr w:type="gramStart"/>
      <w:r w:rsidRPr="00E74C06">
        <w:rPr>
          <w:vertAlign w:val="superscript"/>
        </w:rPr>
        <w:t>j</w:t>
      </w:r>
      <w:r w:rsidRPr="00E74C06">
        <w:t>Institute</w:t>
      </w:r>
      <w:proofErr w:type="spellEnd"/>
      <w:proofErr w:type="gramEnd"/>
      <w:r w:rsidRPr="00E74C06">
        <w:t xml:space="preserve"> of Medical Psychology and Behavioral Neurobiology, University of </w:t>
      </w:r>
      <w:proofErr w:type="spellStart"/>
      <w:r w:rsidRPr="00E74C06">
        <w:t>Tuebingen</w:t>
      </w:r>
      <w:proofErr w:type="spellEnd"/>
      <w:r w:rsidRPr="00E74C06">
        <w:t>, Germany</w:t>
      </w:r>
    </w:p>
    <w:p w14:paraId="5A0F6ECC" w14:textId="25DBCDFE" w:rsidR="00E74C06" w:rsidRPr="00E74C06" w:rsidRDefault="00E74C06" w:rsidP="00E74C06">
      <w:pPr>
        <w:spacing w:line="360" w:lineRule="auto"/>
        <w:jc w:val="both"/>
      </w:pPr>
      <w:proofErr w:type="spellStart"/>
      <w:proofErr w:type="gramStart"/>
      <w:r w:rsidRPr="00E74C06">
        <w:rPr>
          <w:vertAlign w:val="superscript"/>
        </w:rPr>
        <w:lastRenderedPageBreak/>
        <w:t>k</w:t>
      </w:r>
      <w:r w:rsidRPr="00E74C06">
        <w:t>Department</w:t>
      </w:r>
      <w:proofErr w:type="spellEnd"/>
      <w:proofErr w:type="gramEnd"/>
      <w:r w:rsidRPr="00E74C06">
        <w:t xml:space="preserve"> of Psychology, Swansea University, Swansea, UK</w:t>
      </w:r>
    </w:p>
    <w:p w14:paraId="1D1A7C67" w14:textId="7C7A3DB8" w:rsidR="00E74C06" w:rsidRPr="00E74C06" w:rsidRDefault="00E74C06" w:rsidP="00E74C06">
      <w:pPr>
        <w:spacing w:line="360" w:lineRule="auto"/>
        <w:jc w:val="both"/>
      </w:pPr>
      <w:proofErr w:type="spellStart"/>
      <w:r w:rsidRPr="00E74C06">
        <w:rPr>
          <w:vertAlign w:val="superscript"/>
        </w:rPr>
        <w:t>l</w:t>
      </w:r>
      <w:r w:rsidRPr="00E74C06">
        <w:t>State</w:t>
      </w:r>
      <w:proofErr w:type="spellEnd"/>
      <w:r w:rsidRPr="00E74C06">
        <w:t xml:space="preserve"> Key Laboratory of Cognitive Neuroscience and Learning &amp; IDG/McGovern Institute for Brain Research, Beijing Normal University, Beijing, China</w:t>
      </w:r>
    </w:p>
    <w:p w14:paraId="1C232B4D" w14:textId="789EC1BD" w:rsidR="00E74C06" w:rsidRPr="00E74C06" w:rsidRDefault="00E74C06" w:rsidP="00E74C06">
      <w:pPr>
        <w:spacing w:line="360" w:lineRule="auto"/>
        <w:jc w:val="both"/>
      </w:pPr>
      <w:proofErr w:type="spellStart"/>
      <w:proofErr w:type="gramStart"/>
      <w:r w:rsidRPr="00E74C06">
        <w:rPr>
          <w:vertAlign w:val="superscript"/>
        </w:rPr>
        <w:t>m</w:t>
      </w:r>
      <w:r w:rsidRPr="00E74C06">
        <w:t>Department</w:t>
      </w:r>
      <w:proofErr w:type="spellEnd"/>
      <w:proofErr w:type="gramEnd"/>
      <w:r w:rsidRPr="00E74C06">
        <w:t xml:space="preserve"> of Psychosomatic Medicine and Psychotherapy, Central Institute of Mental Health Mannheim, Medical Faculty Mannheim/Heidelberg University Mannheim, Germany</w:t>
      </w:r>
    </w:p>
    <w:p w14:paraId="0C40DF13" w14:textId="7D7B6046" w:rsidR="00E74C06" w:rsidRPr="00E74C06" w:rsidRDefault="00E74C06" w:rsidP="00E74C06">
      <w:pPr>
        <w:spacing w:line="360" w:lineRule="auto"/>
        <w:jc w:val="both"/>
      </w:pPr>
      <w:proofErr w:type="spellStart"/>
      <w:proofErr w:type="gramStart"/>
      <w:r w:rsidRPr="00E74C06">
        <w:rPr>
          <w:vertAlign w:val="superscript"/>
        </w:rPr>
        <w:t>n</w:t>
      </w:r>
      <w:r w:rsidRPr="00E74C06">
        <w:t>Department</w:t>
      </w:r>
      <w:proofErr w:type="spellEnd"/>
      <w:proofErr w:type="gramEnd"/>
      <w:r w:rsidRPr="00E74C06">
        <w:t xml:space="preserve"> for Neuroimaging, Central Institute of Mental Health Mannheim, Medical Faculty Mannheim/Heidelberg University Mannheim, Germany</w:t>
      </w:r>
    </w:p>
    <w:p w14:paraId="2FBA94ED" w14:textId="01295DF0" w:rsidR="00E74C06" w:rsidRPr="00E74C06" w:rsidRDefault="00E74C06" w:rsidP="00E74C06">
      <w:pPr>
        <w:spacing w:line="360" w:lineRule="auto"/>
        <w:jc w:val="both"/>
      </w:pPr>
      <w:proofErr w:type="spellStart"/>
      <w:proofErr w:type="gramStart"/>
      <w:r w:rsidRPr="00E74C06">
        <w:rPr>
          <w:vertAlign w:val="superscript"/>
        </w:rPr>
        <w:t>o</w:t>
      </w:r>
      <w:r w:rsidRPr="00E74C06">
        <w:t>Laboratory</w:t>
      </w:r>
      <w:proofErr w:type="spellEnd"/>
      <w:proofErr w:type="gramEnd"/>
      <w:r w:rsidRPr="00E74C06">
        <w:t xml:space="preserve"> for Neurology and Imaging of Cognition, Department of Neurosciences, University of Geneva, Switzerland</w:t>
      </w:r>
    </w:p>
    <w:p w14:paraId="23F00458" w14:textId="2B056115" w:rsidR="00E74C06" w:rsidRPr="00E74C06" w:rsidRDefault="00E74C06" w:rsidP="00E74C06">
      <w:pPr>
        <w:spacing w:line="360" w:lineRule="auto"/>
        <w:jc w:val="both"/>
      </w:pPr>
      <w:proofErr w:type="spellStart"/>
      <w:r w:rsidRPr="00E74C06">
        <w:rPr>
          <w:vertAlign w:val="superscript"/>
        </w:rPr>
        <w:t>p</w:t>
      </w:r>
      <w:r w:rsidRPr="00E74C06">
        <w:t>Institute</w:t>
      </w:r>
      <w:proofErr w:type="spellEnd"/>
      <w:r w:rsidRPr="00E74C06">
        <w:t xml:space="preserve"> for Diabetes Research and Metabolic Diseases, Helmholtz Center Munich, University of </w:t>
      </w:r>
      <w:proofErr w:type="spellStart"/>
      <w:r w:rsidRPr="00E74C06">
        <w:t>Tübingen</w:t>
      </w:r>
      <w:proofErr w:type="spellEnd"/>
      <w:r w:rsidRPr="00E74C06">
        <w:t xml:space="preserve">, </w:t>
      </w:r>
      <w:proofErr w:type="spellStart"/>
      <w:r w:rsidRPr="00E74C06">
        <w:t>Tübingen</w:t>
      </w:r>
      <w:proofErr w:type="spellEnd"/>
      <w:r w:rsidRPr="00E74C06">
        <w:t>, Germany</w:t>
      </w:r>
    </w:p>
    <w:p w14:paraId="49E358F1" w14:textId="086A3282" w:rsidR="00E74C06" w:rsidRPr="00E74C06" w:rsidRDefault="00E74C06" w:rsidP="00E74C06">
      <w:pPr>
        <w:spacing w:line="360" w:lineRule="auto"/>
        <w:jc w:val="both"/>
      </w:pPr>
      <w:proofErr w:type="spellStart"/>
      <w:proofErr w:type="gramStart"/>
      <w:r w:rsidRPr="00E74C06">
        <w:rPr>
          <w:vertAlign w:val="superscript"/>
        </w:rPr>
        <w:t>q</w:t>
      </w:r>
      <w:r w:rsidRPr="00E74C06">
        <w:t>Department</w:t>
      </w:r>
      <w:proofErr w:type="spellEnd"/>
      <w:proofErr w:type="gramEnd"/>
      <w:r w:rsidRPr="00E74C06">
        <w:t xml:space="preserve"> of Neuroradiology, University of Heidelberg, Heidelberg, Germany</w:t>
      </w:r>
    </w:p>
    <w:p w14:paraId="31D7FF80" w14:textId="6D2055F7" w:rsidR="00E74C06" w:rsidRPr="00E74C06" w:rsidRDefault="00E74C06" w:rsidP="00E74C06">
      <w:pPr>
        <w:spacing w:line="360" w:lineRule="auto"/>
        <w:jc w:val="both"/>
      </w:pPr>
      <w:proofErr w:type="spellStart"/>
      <w:proofErr w:type="gramStart"/>
      <w:r w:rsidRPr="00E74C06">
        <w:rPr>
          <w:vertAlign w:val="superscript"/>
        </w:rPr>
        <w:t>r</w:t>
      </w:r>
      <w:r w:rsidRPr="00E74C06">
        <w:t>Department</w:t>
      </w:r>
      <w:proofErr w:type="spellEnd"/>
      <w:proofErr w:type="gramEnd"/>
      <w:r w:rsidRPr="00E74C06">
        <w:t xml:space="preserve"> of Neuroradiology, University of </w:t>
      </w:r>
      <w:proofErr w:type="spellStart"/>
      <w:r w:rsidRPr="00E74C06">
        <w:t>Würzburg,Würzburg</w:t>
      </w:r>
      <w:proofErr w:type="spellEnd"/>
      <w:r w:rsidRPr="00E74C06">
        <w:t>, Germany</w:t>
      </w:r>
    </w:p>
    <w:p w14:paraId="4671A532" w14:textId="0C8ED7C9" w:rsidR="00E74C06" w:rsidRPr="00E74C06" w:rsidRDefault="00E74C06" w:rsidP="00E74C06">
      <w:pPr>
        <w:spacing w:line="360" w:lineRule="auto"/>
        <w:jc w:val="both"/>
      </w:pPr>
      <w:proofErr w:type="spellStart"/>
      <w:proofErr w:type="gramStart"/>
      <w:r w:rsidRPr="00E74C06">
        <w:rPr>
          <w:vertAlign w:val="superscript"/>
        </w:rPr>
        <w:t>s</w:t>
      </w:r>
      <w:r w:rsidRPr="00E74C06">
        <w:t>FMRIB</w:t>
      </w:r>
      <w:proofErr w:type="spellEnd"/>
      <w:proofErr w:type="gramEnd"/>
      <w:r w:rsidRPr="00E74C06">
        <w:t xml:space="preserve"> Centre, University of Oxford, Oxford, UK</w:t>
      </w:r>
    </w:p>
    <w:p w14:paraId="10DB44E3" w14:textId="5EF8FD3B" w:rsidR="00E74C06" w:rsidRPr="00E74C06" w:rsidRDefault="00E74C06" w:rsidP="00E74C06">
      <w:pPr>
        <w:spacing w:line="360" w:lineRule="auto"/>
        <w:jc w:val="both"/>
      </w:pPr>
      <w:proofErr w:type="spellStart"/>
      <w:proofErr w:type="gramStart"/>
      <w:r w:rsidRPr="00E74C06">
        <w:rPr>
          <w:vertAlign w:val="superscript"/>
        </w:rPr>
        <w:t>t</w:t>
      </w:r>
      <w:r w:rsidRPr="00E74C06">
        <w:t>Department</w:t>
      </w:r>
      <w:proofErr w:type="spellEnd"/>
      <w:proofErr w:type="gramEnd"/>
      <w:r w:rsidRPr="00E74C06">
        <w:t xml:space="preserve"> of Radiology, Bamberg Hospital, Germany</w:t>
      </w:r>
    </w:p>
    <w:p w14:paraId="46EE6426" w14:textId="111797A7" w:rsidR="00E74C06" w:rsidRPr="00E74C06" w:rsidRDefault="00E74C06" w:rsidP="00E74C06">
      <w:pPr>
        <w:spacing w:line="360" w:lineRule="auto"/>
        <w:jc w:val="both"/>
      </w:pPr>
      <w:proofErr w:type="spellStart"/>
      <w:proofErr w:type="gramStart"/>
      <w:r w:rsidRPr="00E74C06">
        <w:rPr>
          <w:vertAlign w:val="superscript"/>
        </w:rPr>
        <w:t>u</w:t>
      </w:r>
      <w:r w:rsidRPr="00E74C06">
        <w:t>Donders</w:t>
      </w:r>
      <w:proofErr w:type="spellEnd"/>
      <w:proofErr w:type="gramEnd"/>
      <w:r w:rsidRPr="00E74C06">
        <w:t xml:space="preserve"> Institute for Brain, Cognition and </w:t>
      </w:r>
      <w:proofErr w:type="spellStart"/>
      <w:r w:rsidRPr="00E74C06">
        <w:t>Behaviour</w:t>
      </w:r>
      <w:proofErr w:type="spellEnd"/>
      <w:r w:rsidRPr="00E74C06">
        <w:t xml:space="preserve">, Centre for Cognitive Neuroimaging, </w:t>
      </w:r>
      <w:proofErr w:type="spellStart"/>
      <w:r w:rsidRPr="00E74C06">
        <w:t>Radboud</w:t>
      </w:r>
      <w:proofErr w:type="spellEnd"/>
      <w:r w:rsidRPr="00E74C06">
        <w:t xml:space="preserve"> University Nijmegen, The Netherlands</w:t>
      </w:r>
    </w:p>
    <w:p w14:paraId="4284DBAC" w14:textId="5121A5A1" w:rsidR="00E74C06" w:rsidRPr="00E74C06" w:rsidRDefault="00E74C06" w:rsidP="00E74C06">
      <w:pPr>
        <w:spacing w:line="360" w:lineRule="auto"/>
        <w:jc w:val="both"/>
      </w:pPr>
      <w:proofErr w:type="spellStart"/>
      <w:proofErr w:type="gramStart"/>
      <w:r w:rsidRPr="00E74C06">
        <w:rPr>
          <w:vertAlign w:val="superscript"/>
        </w:rPr>
        <w:t>v</w:t>
      </w:r>
      <w:r w:rsidRPr="00E74C06">
        <w:t>Radboud</w:t>
      </w:r>
      <w:proofErr w:type="spellEnd"/>
      <w:proofErr w:type="gramEnd"/>
      <w:r w:rsidRPr="00E74C06">
        <w:t xml:space="preserve"> University Medical Centre, Department of Cognitive Neuroimaging, Nijmegen, The Netherlands</w:t>
      </w:r>
    </w:p>
    <w:p w14:paraId="7DEC3577" w14:textId="12DBE1AA" w:rsidR="00E74C06" w:rsidRPr="00E74C06" w:rsidRDefault="00E74C06" w:rsidP="00E74C06">
      <w:pPr>
        <w:spacing w:line="360" w:lineRule="auto"/>
        <w:jc w:val="both"/>
      </w:pPr>
      <w:proofErr w:type="spellStart"/>
      <w:proofErr w:type="gramStart"/>
      <w:r w:rsidRPr="00E74C06">
        <w:rPr>
          <w:vertAlign w:val="superscript"/>
        </w:rPr>
        <w:t>w</w:t>
      </w:r>
      <w:r w:rsidRPr="00E74C06">
        <w:t>Oxford</w:t>
      </w:r>
      <w:proofErr w:type="spellEnd"/>
      <w:proofErr w:type="gramEnd"/>
      <w:r w:rsidRPr="00E74C06">
        <w:t xml:space="preserve"> Centre for Functional MRI of the Brain, Nuffield Department of Clinical Neuroscience, University of Oxford, UK</w:t>
      </w:r>
    </w:p>
    <w:p w14:paraId="69CC0A38" w14:textId="186CF7E0" w:rsidR="00E74C06" w:rsidRPr="00E74C06" w:rsidRDefault="00E74C06" w:rsidP="00E74C06">
      <w:pPr>
        <w:spacing w:line="360" w:lineRule="auto"/>
        <w:jc w:val="both"/>
      </w:pPr>
      <w:proofErr w:type="spellStart"/>
      <w:proofErr w:type="gramStart"/>
      <w:r w:rsidRPr="00E74C06">
        <w:rPr>
          <w:vertAlign w:val="superscript"/>
        </w:rPr>
        <w:t>x</w:t>
      </w:r>
      <w:r w:rsidRPr="00E74C06">
        <w:t>University</w:t>
      </w:r>
      <w:proofErr w:type="spellEnd"/>
      <w:proofErr w:type="gramEnd"/>
      <w:r w:rsidRPr="00E74C06">
        <w:t xml:space="preserve"> of Geneva, Geneva, Switzerland</w:t>
      </w:r>
    </w:p>
    <w:p w14:paraId="1CF1EDA4" w14:textId="77777777" w:rsidR="00434171" w:rsidRDefault="00434171" w:rsidP="00434171">
      <w:pPr>
        <w:spacing w:line="360" w:lineRule="auto"/>
        <w:jc w:val="both"/>
      </w:pPr>
    </w:p>
    <w:p w14:paraId="6D164A65" w14:textId="77777777" w:rsidR="00DF1324" w:rsidRDefault="00DF1324">
      <w:pPr>
        <w:rPr>
          <w:i/>
        </w:rPr>
      </w:pPr>
      <w:r>
        <w:rPr>
          <w:i/>
        </w:rPr>
        <w:br w:type="page"/>
      </w:r>
    </w:p>
    <w:p w14:paraId="08365B1D" w14:textId="3FD1C243" w:rsidR="00434171" w:rsidRDefault="00434171" w:rsidP="00434171">
      <w:pPr>
        <w:spacing w:line="360" w:lineRule="auto"/>
        <w:jc w:val="both"/>
        <w:rPr>
          <w:i/>
        </w:rPr>
      </w:pPr>
      <w:r w:rsidRPr="00D2122D">
        <w:rPr>
          <w:i/>
        </w:rPr>
        <w:lastRenderedPageBreak/>
        <w:t>A</w:t>
      </w:r>
      <w:r>
        <w:rPr>
          <w:i/>
        </w:rPr>
        <w:t>bstract</w:t>
      </w:r>
    </w:p>
    <w:p w14:paraId="1369A9F6" w14:textId="40D9579B" w:rsidR="00975420" w:rsidRDefault="00DF1324" w:rsidP="00975420">
      <w:pPr>
        <w:spacing w:line="360" w:lineRule="auto"/>
        <w:jc w:val="both"/>
        <w:rPr>
          <w:color w:val="2F2E31"/>
        </w:rPr>
      </w:pPr>
      <w:r>
        <w:rPr>
          <w:color w:val="2F2E31"/>
        </w:rPr>
        <w:t>An</w:t>
      </w:r>
      <w:r w:rsidR="00192DF6">
        <w:rPr>
          <w:color w:val="2F2E31"/>
        </w:rPr>
        <w:t xml:space="preserve"> increasing numbers of studies using real-time fMRI neurofeedback</w:t>
      </w:r>
      <w:r>
        <w:rPr>
          <w:color w:val="2F2E31"/>
        </w:rPr>
        <w:t xml:space="preserve"> demonstrated </w:t>
      </w:r>
      <w:r w:rsidR="00A52B4F">
        <w:rPr>
          <w:color w:val="2F2E31"/>
        </w:rPr>
        <w:t xml:space="preserve">that </w:t>
      </w:r>
      <w:r>
        <w:rPr>
          <w:color w:val="2F2E31"/>
        </w:rPr>
        <w:t xml:space="preserve">successful regulation </w:t>
      </w:r>
      <w:r w:rsidR="00A52B4F">
        <w:rPr>
          <w:color w:val="2F2E31"/>
        </w:rPr>
        <w:t>is possible in</w:t>
      </w:r>
      <w:r>
        <w:rPr>
          <w:color w:val="2F2E31"/>
        </w:rPr>
        <w:t xml:space="preserve"> various brain regions. Since these studies focused on the regulated region(s)</w:t>
      </w:r>
      <w:r w:rsidR="00A52B4F">
        <w:rPr>
          <w:color w:val="2F2E31"/>
        </w:rPr>
        <w:t xml:space="preserve"> themselves</w:t>
      </w:r>
      <w:r>
        <w:rPr>
          <w:color w:val="2F2E31"/>
        </w:rPr>
        <w:t>, l</w:t>
      </w:r>
      <w:r w:rsidR="00192DF6">
        <w:rPr>
          <w:color w:val="2F2E31"/>
        </w:rPr>
        <w:t>ittle is</w:t>
      </w:r>
      <w:r w:rsidR="00A52B4F">
        <w:rPr>
          <w:color w:val="2F2E31"/>
        </w:rPr>
        <w:t xml:space="preserve"> still</w:t>
      </w:r>
      <w:r w:rsidR="00192DF6">
        <w:rPr>
          <w:color w:val="2F2E31"/>
        </w:rPr>
        <w:t xml:space="preserve"> known about the underlying </w:t>
      </w:r>
      <w:r>
        <w:rPr>
          <w:color w:val="2F2E31"/>
        </w:rPr>
        <w:t xml:space="preserve">neuronal </w:t>
      </w:r>
      <w:r w:rsidR="00192DF6">
        <w:rPr>
          <w:color w:val="2F2E31"/>
        </w:rPr>
        <w:t xml:space="preserve">mechanisms </w:t>
      </w:r>
      <w:r>
        <w:rPr>
          <w:color w:val="2F2E31"/>
        </w:rPr>
        <w:t xml:space="preserve">that control </w:t>
      </w:r>
      <w:r w:rsidR="00192DF6">
        <w:rPr>
          <w:color w:val="2F2E31"/>
        </w:rPr>
        <w:t>brain activ</w:t>
      </w:r>
      <w:r w:rsidR="00CC43FD">
        <w:rPr>
          <w:color w:val="2F2E31"/>
        </w:rPr>
        <w:t>a</w:t>
      </w:r>
      <w:r w:rsidR="00192DF6">
        <w:rPr>
          <w:color w:val="2F2E31"/>
        </w:rPr>
        <w:t>t</w:t>
      </w:r>
      <w:r w:rsidR="00CC43FD">
        <w:rPr>
          <w:color w:val="2F2E31"/>
        </w:rPr>
        <w:t>ion</w:t>
      </w:r>
      <w:r w:rsidR="00192DF6">
        <w:rPr>
          <w:color w:val="2F2E31"/>
        </w:rPr>
        <w:t xml:space="preserve">. </w:t>
      </w:r>
      <w:r w:rsidR="00A52B4F">
        <w:rPr>
          <w:color w:val="2F2E31"/>
        </w:rPr>
        <w:t>Single-study results are not suitable to detect self-regulation specific activations, as it is impossible to distinguish them from</w:t>
      </w:r>
      <w:r w:rsidR="00192DF6">
        <w:rPr>
          <w:color w:val="2F2E31"/>
        </w:rPr>
        <w:t xml:space="preserve"> </w:t>
      </w:r>
      <w:r w:rsidR="00A52B4F">
        <w:rPr>
          <w:color w:val="2F2E31"/>
        </w:rPr>
        <w:t xml:space="preserve">target </w:t>
      </w:r>
      <w:r w:rsidR="00192DF6">
        <w:rPr>
          <w:color w:val="2F2E31"/>
        </w:rPr>
        <w:t xml:space="preserve">region specific activations. In an effort to detect regions that are </w:t>
      </w:r>
      <w:r w:rsidR="00A52B4F">
        <w:rPr>
          <w:color w:val="2F2E31"/>
        </w:rPr>
        <w:t>responsible</w:t>
      </w:r>
      <w:r w:rsidR="00192DF6">
        <w:rPr>
          <w:color w:val="2F2E31"/>
        </w:rPr>
        <w:t xml:space="preserve"> for brain regulation</w:t>
      </w:r>
      <w:r w:rsidR="000E6461">
        <w:rPr>
          <w:color w:val="2F2E31"/>
        </w:rPr>
        <w:t xml:space="preserve"> per se,</w:t>
      </w:r>
      <w:r w:rsidR="00192DF6">
        <w:rPr>
          <w:color w:val="2F2E31"/>
        </w:rPr>
        <w:t xml:space="preserve"> we </w:t>
      </w:r>
      <w:r w:rsidR="00CF0C89">
        <w:rPr>
          <w:color w:val="2F2E31"/>
        </w:rPr>
        <w:t>performed</w:t>
      </w:r>
      <w:r w:rsidR="000E6461">
        <w:rPr>
          <w:color w:val="2F2E31"/>
        </w:rPr>
        <w:t xml:space="preserve"> a </w:t>
      </w:r>
      <w:proofErr w:type="gramStart"/>
      <w:r w:rsidR="000E6461">
        <w:rPr>
          <w:color w:val="2F2E31"/>
        </w:rPr>
        <w:t>meta</w:t>
      </w:r>
      <w:proofErr w:type="gramEnd"/>
      <w:r w:rsidR="000E6461">
        <w:rPr>
          <w:color w:val="2F2E31"/>
        </w:rPr>
        <w:t xml:space="preserve"> data analysis </w:t>
      </w:r>
      <w:r w:rsidR="00A52B4F">
        <w:rPr>
          <w:color w:val="2F2E31"/>
        </w:rPr>
        <w:t>of</w:t>
      </w:r>
      <w:r w:rsidR="00CF0C89">
        <w:rPr>
          <w:color w:val="2F2E31"/>
        </w:rPr>
        <w:t xml:space="preserve"> data from</w:t>
      </w:r>
      <w:r w:rsidR="000E6461">
        <w:rPr>
          <w:color w:val="2F2E31"/>
        </w:rPr>
        <w:t xml:space="preserve"> different </w:t>
      </w:r>
      <w:r w:rsidR="00CF0C89">
        <w:rPr>
          <w:color w:val="2F2E31"/>
        </w:rPr>
        <w:t xml:space="preserve">target regions and </w:t>
      </w:r>
      <w:r w:rsidR="000E6461">
        <w:rPr>
          <w:color w:val="2F2E31"/>
        </w:rPr>
        <w:t>research groups.</w:t>
      </w:r>
    </w:p>
    <w:p w14:paraId="171AFC61" w14:textId="12F52A7F" w:rsidR="00D97E50" w:rsidRDefault="00CC43FD" w:rsidP="00975420">
      <w:pPr>
        <w:spacing w:line="360" w:lineRule="auto"/>
        <w:jc w:val="both"/>
        <w:rPr>
          <w:color w:val="2F2E31"/>
        </w:rPr>
      </w:pPr>
      <w:r>
        <w:rPr>
          <w:color w:val="2F2E31"/>
        </w:rPr>
        <w:t xml:space="preserve">We </w:t>
      </w:r>
      <w:r w:rsidR="00292B8B">
        <w:rPr>
          <w:color w:val="2F2E31"/>
        </w:rPr>
        <w:t xml:space="preserve">included </w:t>
      </w:r>
      <w:r w:rsidR="00675FF7">
        <w:rPr>
          <w:color w:val="2F2E31"/>
        </w:rPr>
        <w:t>twelve</w:t>
      </w:r>
      <w:r>
        <w:rPr>
          <w:color w:val="2F2E31"/>
        </w:rPr>
        <w:t xml:space="preserve"> suitable studies</w:t>
      </w:r>
      <w:r w:rsidR="00CD24AE">
        <w:rPr>
          <w:color w:val="2F2E31"/>
          <w:vertAlign w:val="superscript"/>
        </w:rPr>
        <w:t>+</w:t>
      </w:r>
      <w:r w:rsidR="000E6461">
        <w:rPr>
          <w:color w:val="2F2E31"/>
        </w:rPr>
        <w:t xml:space="preserve"> looking at </w:t>
      </w:r>
      <w:r w:rsidR="002C024B">
        <w:rPr>
          <w:color w:val="2F2E31"/>
        </w:rPr>
        <w:t xml:space="preserve">eight </w:t>
      </w:r>
      <w:r w:rsidR="000E6461">
        <w:rPr>
          <w:color w:val="2F2E31"/>
        </w:rPr>
        <w:t xml:space="preserve">different target regions </w:t>
      </w:r>
      <w:r w:rsidR="00CD24AE">
        <w:rPr>
          <w:color w:val="2F2E31"/>
        </w:rPr>
        <w:t xml:space="preserve">in a total of </w:t>
      </w:r>
      <w:r>
        <w:rPr>
          <w:color w:val="2F2E31"/>
        </w:rPr>
        <w:t>1</w:t>
      </w:r>
      <w:r w:rsidR="002C024B">
        <w:rPr>
          <w:color w:val="2F2E31"/>
        </w:rPr>
        <w:t>75</w:t>
      </w:r>
      <w:r w:rsidR="00CD24AE">
        <w:rPr>
          <w:color w:val="2F2E31"/>
        </w:rPr>
        <w:t xml:space="preserve"> subjects </w:t>
      </w:r>
      <w:r w:rsidR="00934559">
        <w:rPr>
          <w:color w:val="2F2E31"/>
        </w:rPr>
        <w:t xml:space="preserve">and </w:t>
      </w:r>
      <w:r w:rsidR="002C024B">
        <w:rPr>
          <w:color w:val="2F2E31"/>
        </w:rPr>
        <w:t>899</w:t>
      </w:r>
      <w:r>
        <w:rPr>
          <w:color w:val="2F2E31"/>
        </w:rPr>
        <w:t xml:space="preserve"> </w:t>
      </w:r>
      <w:r w:rsidR="00934559">
        <w:rPr>
          <w:color w:val="2F2E31"/>
        </w:rPr>
        <w:t>neurofeedback runs</w:t>
      </w:r>
      <w:r w:rsidR="000F752C">
        <w:rPr>
          <w:color w:val="2F2E31"/>
        </w:rPr>
        <w:t xml:space="preserve">. </w:t>
      </w:r>
      <w:r w:rsidR="00292B8B">
        <w:rPr>
          <w:color w:val="2F2E31"/>
        </w:rPr>
        <w:t xml:space="preserve">Data analysis included </w:t>
      </w:r>
      <w:r w:rsidR="000F752C">
        <w:rPr>
          <w:color w:val="2F2E31"/>
        </w:rPr>
        <w:t>a standard first-</w:t>
      </w:r>
      <w:r w:rsidR="00900568">
        <w:rPr>
          <w:color w:val="2F2E31"/>
        </w:rPr>
        <w:t xml:space="preserve"> </w:t>
      </w:r>
      <w:r w:rsidR="00934559">
        <w:rPr>
          <w:color w:val="2F2E31"/>
        </w:rPr>
        <w:t>(single subject, extracting main paradigm)</w:t>
      </w:r>
      <w:r w:rsidR="002C024B">
        <w:rPr>
          <w:color w:val="2F2E31"/>
        </w:rPr>
        <w:t xml:space="preserve"> and</w:t>
      </w:r>
      <w:r>
        <w:rPr>
          <w:color w:val="2F2E31"/>
        </w:rPr>
        <w:t xml:space="preserve"> second-</w:t>
      </w:r>
      <w:r w:rsidR="002C024B">
        <w:rPr>
          <w:color w:val="2F2E31"/>
        </w:rPr>
        <w:t>level</w:t>
      </w:r>
      <w:r w:rsidR="000F752C">
        <w:rPr>
          <w:color w:val="2F2E31"/>
        </w:rPr>
        <w:t xml:space="preserve"> </w:t>
      </w:r>
      <w:r w:rsidR="00934559">
        <w:rPr>
          <w:color w:val="2F2E31"/>
        </w:rPr>
        <w:t>(</w:t>
      </w:r>
      <w:r>
        <w:rPr>
          <w:color w:val="2F2E31"/>
        </w:rPr>
        <w:t>single subject, all runs</w:t>
      </w:r>
      <w:r w:rsidR="00934559">
        <w:rPr>
          <w:color w:val="2F2E31"/>
        </w:rPr>
        <w:t>)</w:t>
      </w:r>
      <w:r>
        <w:rPr>
          <w:color w:val="2F2E31"/>
        </w:rPr>
        <w:t xml:space="preserve"> </w:t>
      </w:r>
      <w:r w:rsidR="000F752C">
        <w:rPr>
          <w:color w:val="2F2E31"/>
        </w:rPr>
        <w:t xml:space="preserve">general linear model (GLM) analysis of </w:t>
      </w:r>
      <w:r w:rsidR="002C024B">
        <w:rPr>
          <w:color w:val="2F2E31"/>
        </w:rPr>
        <w:t>all participants</w:t>
      </w:r>
      <w:r w:rsidR="000F752C">
        <w:rPr>
          <w:color w:val="2F2E31"/>
        </w:rPr>
        <w:t xml:space="preserve"> taking into a</w:t>
      </w:r>
      <w:r w:rsidR="00900568">
        <w:rPr>
          <w:color w:val="2F2E31"/>
        </w:rPr>
        <w:t xml:space="preserve">ccount the individual timing. Subsequently, </w:t>
      </w:r>
      <w:r w:rsidR="000F752C">
        <w:rPr>
          <w:color w:val="2F2E31"/>
        </w:rPr>
        <w:t xml:space="preserve">a higher-level </w:t>
      </w:r>
      <w:r w:rsidR="002C024B">
        <w:rPr>
          <w:color w:val="2F2E31"/>
        </w:rPr>
        <w:t>mixed effects</w:t>
      </w:r>
      <w:r w:rsidR="000F752C">
        <w:rPr>
          <w:color w:val="2F2E31"/>
        </w:rPr>
        <w:t xml:space="preserve"> analysis </w:t>
      </w:r>
      <w:r w:rsidR="00900568">
        <w:rPr>
          <w:color w:val="2F2E31"/>
        </w:rPr>
        <w:t>including</w:t>
      </w:r>
      <w:r w:rsidR="000F752C">
        <w:rPr>
          <w:color w:val="2F2E31"/>
        </w:rPr>
        <w:t xml:space="preserve"> all </w:t>
      </w:r>
      <w:r w:rsidR="002C024B">
        <w:rPr>
          <w:color w:val="2F2E31"/>
        </w:rPr>
        <w:t xml:space="preserve">subjects of all </w:t>
      </w:r>
      <w:r w:rsidR="000F752C">
        <w:rPr>
          <w:color w:val="2F2E31"/>
        </w:rPr>
        <w:t>studies was performed.</w:t>
      </w:r>
    </w:p>
    <w:p w14:paraId="1655C1F2" w14:textId="14B030C7" w:rsidR="00D97E50" w:rsidRDefault="00900568" w:rsidP="00975420">
      <w:pPr>
        <w:spacing w:line="360" w:lineRule="auto"/>
        <w:jc w:val="both"/>
        <w:rPr>
          <w:color w:val="2F2E31"/>
        </w:rPr>
      </w:pPr>
      <w:r>
        <w:rPr>
          <w:color w:val="2F2E31"/>
        </w:rPr>
        <w:t xml:space="preserve">The GLM analysis revealed that the anterior insula as well as the basal ganglia were </w:t>
      </w:r>
      <w:r w:rsidR="00292B8B">
        <w:rPr>
          <w:color w:val="2F2E31"/>
        </w:rPr>
        <w:t xml:space="preserve">consistently </w:t>
      </w:r>
      <w:r>
        <w:rPr>
          <w:color w:val="2F2E31"/>
        </w:rPr>
        <w:t xml:space="preserve">active during </w:t>
      </w:r>
      <w:r w:rsidR="00292B8B">
        <w:rPr>
          <w:color w:val="2F2E31"/>
        </w:rPr>
        <w:t xml:space="preserve">the regulation of </w:t>
      </w:r>
      <w:r>
        <w:rPr>
          <w:color w:val="2F2E31"/>
        </w:rPr>
        <w:t>brain activation across t</w:t>
      </w:r>
      <w:r w:rsidR="00351268">
        <w:rPr>
          <w:color w:val="2F2E31"/>
        </w:rPr>
        <w:t xml:space="preserve">he studies. </w:t>
      </w:r>
      <w:r w:rsidR="00DA23E0">
        <w:rPr>
          <w:color w:val="2F2E31"/>
        </w:rPr>
        <w:t>T</w:t>
      </w:r>
      <w:r w:rsidR="00351268">
        <w:rPr>
          <w:color w:val="2F2E31"/>
        </w:rPr>
        <w:t xml:space="preserve">he anterior insula </w:t>
      </w:r>
      <w:r>
        <w:rPr>
          <w:color w:val="2F2E31"/>
        </w:rPr>
        <w:t xml:space="preserve">is </w:t>
      </w:r>
      <w:r w:rsidR="00351268">
        <w:rPr>
          <w:color w:val="2F2E31"/>
        </w:rPr>
        <w:t xml:space="preserve">known to be </w:t>
      </w:r>
      <w:r>
        <w:rPr>
          <w:color w:val="2F2E31"/>
        </w:rPr>
        <w:t xml:space="preserve">implicated in </w:t>
      </w:r>
      <w:proofErr w:type="spellStart"/>
      <w:r w:rsidR="00351268" w:rsidRPr="00351268">
        <w:rPr>
          <w:color w:val="2F2E31"/>
        </w:rPr>
        <w:t>interoceptive</w:t>
      </w:r>
      <w:proofErr w:type="spellEnd"/>
      <w:r w:rsidR="00351268" w:rsidRPr="00351268">
        <w:rPr>
          <w:color w:val="2F2E31"/>
        </w:rPr>
        <w:t xml:space="preserve"> awareness</w:t>
      </w:r>
      <w:r w:rsidR="00351268">
        <w:rPr>
          <w:color w:val="2F2E31"/>
        </w:rPr>
        <w:t xml:space="preserve"> of the body and </w:t>
      </w:r>
      <w:r w:rsidR="00D5165C">
        <w:rPr>
          <w:color w:val="2F2E31"/>
        </w:rPr>
        <w:t xml:space="preserve">basal ganglia are involved in </w:t>
      </w:r>
      <w:r w:rsidR="00D5165C" w:rsidRPr="00D5165C">
        <w:rPr>
          <w:color w:val="2F2E31"/>
        </w:rPr>
        <w:t xml:space="preserve">procedural learning </w:t>
      </w:r>
      <w:r w:rsidR="00D5165C">
        <w:rPr>
          <w:color w:val="2F2E31"/>
        </w:rPr>
        <w:t>and other higher cognitive processes including motivation.</w:t>
      </w:r>
    </w:p>
    <w:p w14:paraId="57A9F312" w14:textId="1C6FA99E" w:rsidR="00434171" w:rsidRDefault="00D5165C" w:rsidP="00DA23E0">
      <w:pPr>
        <w:spacing w:line="360" w:lineRule="auto"/>
        <w:jc w:val="both"/>
        <w:rPr>
          <w:color w:val="2F2E31"/>
        </w:rPr>
      </w:pPr>
      <w:r>
        <w:rPr>
          <w:color w:val="2F2E31"/>
        </w:rPr>
        <w:t xml:space="preserve">In conclusion, we </w:t>
      </w:r>
      <w:r w:rsidR="00DA23E0">
        <w:rPr>
          <w:color w:val="2F2E31"/>
        </w:rPr>
        <w:t xml:space="preserve">demonstrate that the anterior insula and the basal ganglia are activated during self-regulation in </w:t>
      </w:r>
      <w:r>
        <w:rPr>
          <w:color w:val="2F2E31"/>
        </w:rPr>
        <w:t xml:space="preserve">real-time fMRI neurofeedback independent of the targeted region of interest. Future research is needed to </w:t>
      </w:r>
      <w:r w:rsidR="0029230A">
        <w:rPr>
          <w:color w:val="2F2E31"/>
        </w:rPr>
        <w:t>determine how regulation-related activation of</w:t>
      </w:r>
      <w:r>
        <w:rPr>
          <w:color w:val="2F2E31"/>
        </w:rPr>
        <w:t xml:space="preserve"> the anterior insula </w:t>
      </w:r>
      <w:r w:rsidR="007E602F">
        <w:rPr>
          <w:color w:val="2F2E31"/>
        </w:rPr>
        <w:t xml:space="preserve">might </w:t>
      </w:r>
      <w:r w:rsidR="0029230A">
        <w:rPr>
          <w:color w:val="2F2E31"/>
        </w:rPr>
        <w:t xml:space="preserve">interfere with </w:t>
      </w:r>
      <w:r w:rsidR="007E602F">
        <w:rPr>
          <w:color w:val="2F2E31"/>
        </w:rPr>
        <w:t xml:space="preserve">its use as a target region for real-time fMRI neurofeedback and how activation within the regulation </w:t>
      </w:r>
      <w:r w:rsidR="005C2CF2">
        <w:rPr>
          <w:color w:val="2F2E31"/>
        </w:rPr>
        <w:t xml:space="preserve">network </w:t>
      </w:r>
      <w:r w:rsidR="007E602F">
        <w:rPr>
          <w:color w:val="2F2E31"/>
        </w:rPr>
        <w:t>is related to neurofeedback success.</w:t>
      </w:r>
    </w:p>
    <w:p w14:paraId="1CFC5AA0" w14:textId="77777777" w:rsidR="00EE483A" w:rsidRDefault="00EE483A" w:rsidP="00434171">
      <w:pPr>
        <w:spacing w:line="360" w:lineRule="auto"/>
        <w:jc w:val="both"/>
        <w:rPr>
          <w:color w:val="2F2E31"/>
        </w:rPr>
      </w:pPr>
    </w:p>
    <w:p w14:paraId="182D7D6D" w14:textId="24317526" w:rsidR="00EE483A" w:rsidRDefault="00EE483A" w:rsidP="00434171">
      <w:pPr>
        <w:spacing w:line="360" w:lineRule="auto"/>
        <w:jc w:val="both"/>
        <w:rPr>
          <w:color w:val="2F2E31"/>
        </w:rPr>
      </w:pPr>
      <w:r>
        <w:rPr>
          <w:color w:val="2F2E31"/>
        </w:rPr>
        <w:t>Keywords: Neurofeedback, real-time fMRI, brain regulation.</w:t>
      </w:r>
    </w:p>
    <w:p w14:paraId="2D3A5A87" w14:textId="77777777" w:rsidR="00FD0ED5" w:rsidRDefault="00FD0ED5" w:rsidP="00434171">
      <w:pPr>
        <w:spacing w:line="360" w:lineRule="auto"/>
        <w:jc w:val="both"/>
        <w:rPr>
          <w:color w:val="2F2E31"/>
        </w:rPr>
      </w:pPr>
    </w:p>
    <w:p w14:paraId="488421B8" w14:textId="77777777" w:rsidR="00FD0ED5" w:rsidRDefault="00FD0ED5" w:rsidP="00434171">
      <w:pPr>
        <w:spacing w:line="360" w:lineRule="auto"/>
        <w:jc w:val="both"/>
        <w:rPr>
          <w:color w:val="2F2E31"/>
        </w:rPr>
      </w:pPr>
    </w:p>
    <w:p w14:paraId="2A203DF2" w14:textId="77777777" w:rsidR="00446C4D" w:rsidRDefault="00446C4D" w:rsidP="00434171">
      <w:pPr>
        <w:spacing w:line="360" w:lineRule="auto"/>
        <w:jc w:val="both"/>
        <w:rPr>
          <w:color w:val="2F2E31"/>
        </w:rPr>
      </w:pPr>
    </w:p>
    <w:p w14:paraId="4B854245" w14:textId="77777777" w:rsidR="007C42D2" w:rsidRDefault="007C42D2" w:rsidP="00327F87">
      <w:pPr>
        <w:spacing w:line="360" w:lineRule="auto"/>
        <w:jc w:val="both"/>
        <w:rPr>
          <w:color w:val="2F2E31"/>
          <w:sz w:val="28"/>
          <w:szCs w:val="28"/>
        </w:rPr>
      </w:pPr>
    </w:p>
    <w:p w14:paraId="524C256F" w14:textId="77777777" w:rsidR="007C42D2" w:rsidRDefault="007C42D2" w:rsidP="00327F87">
      <w:pPr>
        <w:spacing w:line="360" w:lineRule="auto"/>
        <w:jc w:val="both"/>
        <w:rPr>
          <w:color w:val="2F2E31"/>
          <w:sz w:val="28"/>
          <w:szCs w:val="28"/>
        </w:rPr>
      </w:pPr>
    </w:p>
    <w:p w14:paraId="32D974C3" w14:textId="77777777" w:rsidR="00863DAD" w:rsidRDefault="006303AB" w:rsidP="00327F87">
      <w:pPr>
        <w:spacing w:line="360" w:lineRule="auto"/>
        <w:jc w:val="both"/>
        <w:rPr>
          <w:color w:val="2F2E31"/>
          <w:sz w:val="28"/>
          <w:szCs w:val="28"/>
        </w:rPr>
      </w:pPr>
      <w:r w:rsidRPr="006303AB">
        <w:rPr>
          <w:color w:val="2F2E31"/>
          <w:sz w:val="28"/>
          <w:szCs w:val="28"/>
        </w:rPr>
        <w:t>Introduction</w:t>
      </w:r>
    </w:p>
    <w:p w14:paraId="1BF323ED" w14:textId="77777777" w:rsidR="00B55A98" w:rsidRDefault="00863DAD" w:rsidP="00327F87">
      <w:pPr>
        <w:spacing w:line="360" w:lineRule="auto"/>
        <w:jc w:val="both"/>
        <w:rPr>
          <w:color w:val="2F2E31"/>
        </w:rPr>
      </w:pPr>
      <w:r>
        <w:rPr>
          <w:color w:val="2F2E31"/>
        </w:rPr>
        <w:t>Neurofeedback using real-time functional magnetic resonance imaging</w:t>
      </w:r>
      <w:r w:rsidR="00170EBF">
        <w:rPr>
          <w:color w:val="2F2E31"/>
        </w:rPr>
        <w:t xml:space="preserve"> </w:t>
      </w:r>
      <w:r>
        <w:rPr>
          <w:color w:val="2F2E31"/>
        </w:rPr>
        <w:t>(</w:t>
      </w:r>
      <w:proofErr w:type="spellStart"/>
      <w:r>
        <w:rPr>
          <w:color w:val="2F2E31"/>
        </w:rPr>
        <w:t>rt</w:t>
      </w:r>
      <w:proofErr w:type="spellEnd"/>
      <w:r>
        <w:rPr>
          <w:color w:val="2F2E31"/>
        </w:rPr>
        <w:t>-fMRI) en</w:t>
      </w:r>
      <w:r w:rsidR="00327F87" w:rsidRPr="00327F87">
        <w:rPr>
          <w:color w:val="2F2E31"/>
        </w:rPr>
        <w:t xml:space="preserve">ables subjects </w:t>
      </w:r>
      <w:r w:rsidR="00327F87" w:rsidRPr="00863DAD">
        <w:rPr>
          <w:color w:val="2F2E31"/>
        </w:rPr>
        <w:t>to obtain voluntary control of various brain regions.</w:t>
      </w:r>
      <w:r w:rsidRPr="00863DAD">
        <w:rPr>
          <w:color w:val="2F2E31"/>
        </w:rPr>
        <w:t xml:space="preserve"> </w:t>
      </w:r>
      <w:r w:rsidR="0022451B">
        <w:rPr>
          <w:color w:val="2F2E31"/>
        </w:rPr>
        <w:t xml:space="preserve">Studies using this technique demonstrated that </w:t>
      </w:r>
      <w:r w:rsidR="009706E8">
        <w:rPr>
          <w:color w:val="2F2E31"/>
        </w:rPr>
        <w:t xml:space="preserve">it is possible to </w:t>
      </w:r>
      <w:r w:rsidR="00A52B4F">
        <w:rPr>
          <w:color w:val="2F2E31"/>
        </w:rPr>
        <w:t>successful</w:t>
      </w:r>
      <w:r w:rsidR="009706E8">
        <w:rPr>
          <w:color w:val="2F2E31"/>
        </w:rPr>
        <w:t xml:space="preserve">ly </w:t>
      </w:r>
      <w:r w:rsidR="00675FF7">
        <w:rPr>
          <w:color w:val="2F2E31"/>
        </w:rPr>
        <w:t xml:space="preserve">manipulate </w:t>
      </w:r>
      <w:r w:rsidR="009706E8">
        <w:rPr>
          <w:color w:val="2F2E31"/>
        </w:rPr>
        <w:t xml:space="preserve">brain </w:t>
      </w:r>
      <w:r w:rsidR="0022451B">
        <w:rPr>
          <w:color w:val="2F2E31"/>
        </w:rPr>
        <w:t xml:space="preserve">areas </w:t>
      </w:r>
      <w:r w:rsidR="009706E8">
        <w:rPr>
          <w:color w:val="2F2E31"/>
        </w:rPr>
        <w:t>including</w:t>
      </w:r>
      <w:r w:rsidR="0022451B">
        <w:rPr>
          <w:color w:val="2F2E31"/>
        </w:rPr>
        <w:t xml:space="preserve"> the </w:t>
      </w:r>
      <w:r w:rsidR="005E21D4">
        <w:rPr>
          <w:color w:val="2F2E31"/>
        </w:rPr>
        <w:t xml:space="preserve">anterior cingulate cortex -ACC </w:t>
      </w:r>
      <w:r w:rsidR="00170EBF">
        <w:rPr>
          <w:color w:val="2F2E31"/>
        </w:rPr>
        <w:fldChar w:fldCharType="begin">
          <w:fldData xml:space="preserve">PEVuZE5vdGU+PENpdGU+PEF1dGhvcj5XZWlza29wZjwvQXV0aG9yPjxZZWFyPjIwMDM8L1llYXI+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U3Ny04NjwvcGFnZXM+PHZvbHVtZT4xOTwvdm9sdW1lPjxudW1i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</w:fldData>
        </w:fldChar>
      </w:r>
      <w:r w:rsidR="005E21D4">
        <w:rPr>
          <w:color w:val="2F2E31"/>
        </w:rPr>
        <w:instrText xml:space="preserve"> ADDIN EN.CITE </w:instrText>
      </w:r>
      <w:r w:rsidR="005E21D4">
        <w:rPr>
          <w:color w:val="2F2E31"/>
        </w:rPr>
        <w:fldChar w:fldCharType="begin">
          <w:fldData xml:space="preserve">PEVuZE5vdGU+PENpdGU+PEF1dGhvcj5XZWlza29wZjwvQXV0aG9yPjxZZWFyPjIwMDM8L1llYXI+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U3Ny04NjwvcGFnZXM+PHZvbHVtZT4xOTwvdm9sdW1lPjxudW1i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</w:fldData>
        </w:fldChar>
      </w:r>
      <w:r w:rsidR="005E21D4">
        <w:rPr>
          <w:color w:val="2F2E31"/>
        </w:rPr>
        <w:instrText xml:space="preserve"> ADDIN EN.CITE.DATA </w:instrText>
      </w:r>
      <w:r w:rsidR="005E21D4">
        <w:rPr>
          <w:color w:val="2F2E31"/>
        </w:rPr>
      </w:r>
      <w:r w:rsidR="005E21D4">
        <w:rPr>
          <w:color w:val="2F2E31"/>
        </w:rPr>
        <w:fldChar w:fldCharType="end"/>
      </w:r>
      <w:r w:rsidR="00170EBF">
        <w:rPr>
          <w:color w:val="2F2E31"/>
        </w:rPr>
      </w:r>
      <w:r w:rsidR="00170EBF">
        <w:rPr>
          <w:color w:val="2F2E31"/>
        </w:rPr>
        <w:fldChar w:fldCharType="separate"/>
      </w:r>
      <w:r w:rsidR="005E21D4">
        <w:rPr>
          <w:noProof/>
          <w:color w:val="2F2E31"/>
        </w:rPr>
        <w:t>(</w:t>
      </w:r>
      <w:hyperlink w:anchor="_ENREF_37" w:tooltip="Weiskopf, 2003 #371" w:history="1">
        <w:r w:rsidR="00BE7532">
          <w:rPr>
            <w:noProof/>
            <w:color w:val="2F2E31"/>
          </w:rPr>
          <w:t>Weiskopf et al., 2003</w:t>
        </w:r>
      </w:hyperlink>
      <w:r w:rsidR="005E21D4">
        <w:rPr>
          <w:noProof/>
          <w:color w:val="2F2E31"/>
        </w:rPr>
        <w:t>)</w:t>
      </w:r>
      <w:r w:rsidR="00170EBF">
        <w:rPr>
          <w:color w:val="2F2E31"/>
        </w:rPr>
        <w:fldChar w:fldCharType="end"/>
      </w:r>
      <w:r w:rsidR="00170EBF">
        <w:rPr>
          <w:color w:val="2F2E31"/>
        </w:rPr>
        <w:t xml:space="preserve">, </w:t>
      </w:r>
      <w:r w:rsidR="000A5CC4">
        <w:rPr>
          <w:color w:val="2F2E31"/>
        </w:rPr>
        <w:t xml:space="preserve">the posterior cingulate cortex </w:t>
      </w:r>
      <w:r w:rsidR="000A5CC4">
        <w:rPr>
          <w:color w:val="2F2E31"/>
        </w:rPr>
        <w:fldChar w:fldCharType="begin"/>
      </w:r>
      <w:r w:rsidR="000A5CC4">
        <w:rPr>
          <w:color w:val="2F2E31"/>
        </w:rPr>
        <w:instrText xml:space="preserve"> ADDIN EN.CITE &lt;EndNote&gt;&lt;Cite&gt;&lt;Author&gt;Brewer&lt;/Author&gt;&lt;Year&gt;2014&lt;/Year&gt;&lt;RecNum&gt;377&lt;/RecNum&gt;&lt;DisplayText&gt;(Brewer and Garrison, 2014)&lt;/DisplayText&gt;&lt;record&gt;&lt;rec-number&gt;377&lt;/rec-number&gt;&lt;foreign-keys&gt;&lt;key app="EN" db-id="02vps0re8r0f0let2r2pxwectp9zvvvz0xsr"&gt;377&lt;/key&gt;&lt;/foreign-keys&gt;&lt;ref-type name="Journal Article"&gt;17&lt;/ref-type&gt;&lt;contributors&gt;&lt;authors&gt;&lt;author&gt;Brewer, J. A.&lt;/author&gt;&lt;author&gt;Garrison, K. A.&lt;/author&gt;&lt;/authors&gt;&lt;/contributors&gt;&lt;auth-address&gt;Department of Psychiatry, Yale University School of Medicine, New Haven, Connecticut.&lt;/auth-address&gt;&lt;titles&gt;&lt;title&gt;The posterior cingulate cortex as a plausible mechanistic target of meditation: findings from neuroimaging&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9-27&lt;/pages&gt;&lt;volume&gt;1307&lt;/volume&gt;&lt;keywords&gt;&lt;keyword&gt;Brain Mapping&lt;/keyword&gt;&lt;keyword&gt;Buddhism&lt;/keyword&gt;&lt;keyword&gt;Conditioning, Operant/physiology&lt;/keyword&gt;&lt;keyword&gt;Gyrus Cinguli/*physiology&lt;/keyword&gt;&lt;keyword&gt;Humans&lt;/keyword&gt;&lt;keyword&gt;Learning&lt;/keyword&gt;&lt;keyword&gt;Magnetic Resonance Imaging/*methods&lt;/keyword&gt;&lt;keyword&gt;Meditation/*methods&lt;/keyword&gt;&lt;keyword&gt;*Mindfulness&lt;/keyword&gt;&lt;keyword&gt;Models, Psychological&lt;/keyword&gt;&lt;keyword&gt;Neuroimaging&lt;/keyword&gt;&lt;keyword&gt;*Stress, Psychological&lt;/keyword&gt;&lt;/keywords&gt;&lt;dates&gt;&lt;year&gt;2014&lt;/year&gt;&lt;pub-dates&gt;&lt;date&gt;Jan&lt;/date&gt;&lt;/pub-dates&gt;&lt;/dates&gt;&lt;isbn&gt;1749-6632 (Electronic)&amp;#xD;0077-8923 (Linking)&lt;/isbn&gt;&lt;accession-num&gt;24033438&lt;/accession-num&gt;&lt;urls&gt;&lt;related-urls&gt;&lt;url&gt;http://www.ncbi.nlm.nih.gov/pubmed/24033438&lt;/url&gt;&lt;/related-urls&gt;&lt;/urls&gt;&lt;electronic-resource-num&gt;10.1111/nyas.12246&lt;/electronic-resource-num&gt;&lt;/record&gt;&lt;/Cite&gt;&lt;/EndNote&gt;</w:instrText>
      </w:r>
      <w:r w:rsidR="000A5CC4">
        <w:rPr>
          <w:color w:val="2F2E31"/>
        </w:rPr>
        <w:fldChar w:fldCharType="separate"/>
      </w:r>
      <w:r w:rsidR="000A5CC4">
        <w:rPr>
          <w:noProof/>
          <w:color w:val="2F2E31"/>
        </w:rPr>
        <w:t>(</w:t>
      </w:r>
      <w:hyperlink w:anchor="_ENREF_4" w:tooltip="Brewer, 2014 #377" w:history="1">
        <w:r w:rsidR="00BE7532">
          <w:rPr>
            <w:noProof/>
            <w:color w:val="2F2E31"/>
          </w:rPr>
          <w:t>Brewer and Garrison, 2014</w:t>
        </w:r>
      </w:hyperlink>
      <w:r w:rsidR="000A5CC4">
        <w:rPr>
          <w:noProof/>
          <w:color w:val="2F2E31"/>
        </w:rPr>
        <w:t>)</w:t>
      </w:r>
      <w:r w:rsidR="000A5CC4">
        <w:rPr>
          <w:color w:val="2F2E31"/>
        </w:rPr>
        <w:fldChar w:fldCharType="end"/>
      </w:r>
      <w:r w:rsidR="000A5CC4">
        <w:rPr>
          <w:color w:val="2F2E31"/>
        </w:rPr>
        <w:t xml:space="preserve"> ,</w:t>
      </w:r>
      <w:r w:rsidR="0022451B">
        <w:rPr>
          <w:color w:val="2F2E31"/>
        </w:rPr>
        <w:t>the</w:t>
      </w:r>
      <w:r w:rsidR="000B0CBF">
        <w:rPr>
          <w:color w:val="2F2E31"/>
        </w:rPr>
        <w:t xml:space="preserve"> </w:t>
      </w:r>
      <w:r w:rsidR="005E21D4">
        <w:rPr>
          <w:color w:val="2F2E31"/>
        </w:rPr>
        <w:t xml:space="preserve">anterior insular cortex- AIC </w:t>
      </w:r>
      <w:r w:rsidR="005E21D4">
        <w:rPr>
          <w:color w:val="2F2E31"/>
        </w:rPr>
        <w:fldChar w:fldCharType="begin">
          <w:fldData xml:space="preserve">PEVuZE5vdGU+PENpdGU+PEF1dGhvcj5DYXJpYTwvQXV0aG9yPjxZZWFyPjIwMTA8L1llYXI+PFJl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QyNS0zMjwvcGFnZXM+PHZvbHVt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</w:fldData>
        </w:fldChar>
      </w:r>
      <w:r w:rsidR="005E21D4">
        <w:rPr>
          <w:color w:val="2F2E31"/>
        </w:rPr>
        <w:instrText xml:space="preserve"> ADDIN EN.CITE </w:instrText>
      </w:r>
      <w:r w:rsidR="005E21D4">
        <w:rPr>
          <w:color w:val="2F2E31"/>
        </w:rPr>
        <w:fldChar w:fldCharType="begin">
          <w:fldData xml:space="preserve">PEVuZE5vdGU+PENpdGU+PEF1dGhvcj5DYXJpYTwvQXV0aG9yPjxZZWFyPjIwMTA8L1llYXI+PFJl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QyNS0zMjwvcGFnZXM+PHZvbHVt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</w:fldData>
        </w:fldChar>
      </w:r>
      <w:r w:rsidR="005E21D4">
        <w:rPr>
          <w:color w:val="2F2E31"/>
        </w:rPr>
        <w:instrText xml:space="preserve"> ADDIN EN.CITE.DATA </w:instrText>
      </w:r>
      <w:r w:rsidR="005E21D4">
        <w:rPr>
          <w:color w:val="2F2E31"/>
        </w:rPr>
      </w:r>
      <w:r w:rsidR="005E21D4">
        <w:rPr>
          <w:color w:val="2F2E31"/>
        </w:rPr>
        <w:fldChar w:fldCharType="end"/>
      </w:r>
      <w:r w:rsidR="005E21D4">
        <w:rPr>
          <w:color w:val="2F2E31"/>
        </w:rPr>
      </w:r>
      <w:r w:rsidR="005E21D4">
        <w:rPr>
          <w:color w:val="2F2E31"/>
        </w:rPr>
        <w:fldChar w:fldCharType="separate"/>
      </w:r>
      <w:r w:rsidR="005E21D4">
        <w:rPr>
          <w:noProof/>
          <w:color w:val="2F2E31"/>
        </w:rPr>
        <w:t>(</w:t>
      </w:r>
      <w:hyperlink w:anchor="_ENREF_7" w:tooltip="Caria, 2007 #20" w:history="1">
        <w:r w:rsidR="00BE7532">
          <w:rPr>
            <w:noProof/>
            <w:color w:val="2F2E31"/>
          </w:rPr>
          <w:t>Caria et al., 2007</w:t>
        </w:r>
      </w:hyperlink>
      <w:r w:rsidR="005E21D4">
        <w:rPr>
          <w:noProof/>
          <w:color w:val="2F2E31"/>
        </w:rPr>
        <w:t>;</w:t>
      </w:r>
      <w:hyperlink w:anchor="_ENREF_6" w:tooltip="Caria, 2010 #368" w:history="1">
        <w:r w:rsidR="00BE7532">
          <w:rPr>
            <w:noProof/>
            <w:color w:val="2F2E31"/>
          </w:rPr>
          <w:t>Caria et al., 2010</w:t>
        </w:r>
      </w:hyperlink>
      <w:r w:rsidR="005E21D4">
        <w:rPr>
          <w:noProof/>
          <w:color w:val="2F2E31"/>
        </w:rPr>
        <w:t>)</w:t>
      </w:r>
      <w:r w:rsidR="005E21D4">
        <w:rPr>
          <w:color w:val="2F2E31"/>
        </w:rPr>
        <w:fldChar w:fldCharType="end"/>
      </w:r>
      <w:r w:rsidR="000B0CBF">
        <w:rPr>
          <w:color w:val="2F2E31"/>
        </w:rPr>
        <w:t>,</w:t>
      </w:r>
      <w:r w:rsidR="000E572D">
        <w:rPr>
          <w:color w:val="2F2E31"/>
        </w:rPr>
        <w:t xml:space="preserve"> posterior insular cortex</w:t>
      </w:r>
      <w:r w:rsidR="00A0436D">
        <w:rPr>
          <w:color w:val="2F2E31"/>
        </w:rPr>
        <w:t>- PIC</w:t>
      </w:r>
      <w:r w:rsidR="000E572D">
        <w:rPr>
          <w:color w:val="2F2E31"/>
        </w:rPr>
        <w:t xml:space="preserve"> </w:t>
      </w:r>
      <w:r w:rsidR="00A0436D">
        <w:rPr>
          <w:color w:val="2F2E31"/>
        </w:rPr>
        <w:fldChar w:fldCharType="begin"/>
      </w:r>
      <w:r w:rsidR="00A0436D">
        <w:rPr>
          <w:color w:val="2F2E31"/>
        </w:rPr>
        <w:instrText xml:space="preserve"> ADDIN EN.CITE &lt;EndNote&gt;&lt;Cite&gt;&lt;Author&gt;Rance&lt;/Author&gt;&lt;Year&gt;2014&lt;/Year&gt;&lt;RecNum&gt;302&lt;/RecNum&gt;&lt;DisplayText&gt;(Rance et al., 2014)&lt;/DisplayText&gt;&lt;record&gt;&lt;rec-number&gt;302&lt;/rec-number&gt;&lt;foreign-keys&gt;&lt;key app="EN" db-id="02vps0re8r0f0let2r2pxwectp9zvvvz0xsr"&gt;302&lt;/key&gt;&lt;/foreign-keys&gt;&lt;ref-type name="Journal Article"&gt;17&lt;/ref-type&gt;&lt;contributors&gt;&lt;authors&gt;&lt;author&gt;Rance, M.&lt;/author&gt;&lt;author&gt;Ruttorf, M.&lt;/author&gt;&lt;author&gt;Nees, F.&lt;/author&gt;&lt;author&gt;Schad, L. R.&lt;/author&gt;&lt;author&gt;Flor, H.&lt;/author&gt;&lt;/authors&gt;&lt;/contributors&gt;&lt;auth-address&gt;Department of Cognitive and Clinical Neuroscience, Central Institute of Mental Health, Medical Faculty Mannheim, Heidelberg University, Mannheim, Germany.&lt;/auth-address&gt;&lt;titles&gt;&lt;title&gt;Real time fMRI feedback of the anterior cingulate and posterior insular cortex in the processing of pain&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dates&gt;&lt;year&gt;2014&lt;/year&gt;&lt;pub-dates&gt;&lt;date&gt;Jul 16&lt;/date&gt;&lt;/pub-dates&gt;&lt;/dates&gt;&lt;isbn&gt;1097-0193 (Electronic)&amp;#xD;1065-9471 (Linking)&lt;/isbn&gt;&lt;accession-num&gt;25045017&lt;/accession-num&gt;&lt;urls&gt;&lt;related-urls&gt;&lt;url&gt;http://www.ncbi.nlm.nih.gov/pubmed/25045017&lt;/url&gt;&lt;/related-urls&gt;&lt;/urls&gt;&lt;electronic-resource-num&gt;10.1002/hbm.22585&lt;/electronic-resource-num&gt;&lt;/record&gt;&lt;/Cite&gt;&lt;/EndNote&gt;</w:instrText>
      </w:r>
      <w:r w:rsidR="00A0436D">
        <w:rPr>
          <w:color w:val="2F2E31"/>
        </w:rPr>
        <w:fldChar w:fldCharType="separate"/>
      </w:r>
      <w:r w:rsidR="00A0436D">
        <w:rPr>
          <w:noProof/>
          <w:color w:val="2F2E31"/>
        </w:rPr>
        <w:t>(</w:t>
      </w:r>
      <w:hyperlink w:anchor="_ENREF_29" w:tooltip="Rance, 2014 #302" w:history="1">
        <w:r w:rsidR="00BE7532">
          <w:rPr>
            <w:noProof/>
            <w:color w:val="2F2E31"/>
          </w:rPr>
          <w:t>Rance et al., 2014</w:t>
        </w:r>
      </w:hyperlink>
      <w:r w:rsidR="00A0436D">
        <w:rPr>
          <w:noProof/>
          <w:color w:val="2F2E31"/>
        </w:rPr>
        <w:t>)</w:t>
      </w:r>
      <w:r w:rsidR="00A0436D">
        <w:rPr>
          <w:color w:val="2F2E31"/>
        </w:rPr>
        <w:fldChar w:fldCharType="end"/>
      </w:r>
      <w:r w:rsidR="00A0436D">
        <w:rPr>
          <w:color w:val="2F2E31"/>
        </w:rPr>
        <w:t xml:space="preserve">, </w:t>
      </w:r>
      <w:r w:rsidR="000B0CBF">
        <w:rPr>
          <w:color w:val="2F2E31"/>
        </w:rPr>
        <w:t>Amygdala</w:t>
      </w:r>
      <w:r w:rsidR="0022451B">
        <w:rPr>
          <w:color w:val="2F2E31"/>
        </w:rPr>
        <w:t xml:space="preserve"> </w:t>
      </w:r>
      <w:r w:rsidR="00A0436D">
        <w:rPr>
          <w:color w:val="2F2E31"/>
        </w:rPr>
        <w:fldChar w:fldCharType="begin">
          <w:fldData xml:space="preserve">PEVuZE5vdGU+PENpdGU+PEF1dGhvcj5Qb3NzZTwvQXV0aG9yPjxZZWFyPjIwMDM8L1llYXI+PFJl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c2MC04PC9wYWdlcz48dm9sdW1lPjE4PC92b2x1bWU+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</w:fldData>
        </w:fldChar>
      </w:r>
      <w:r w:rsidR="00A0436D">
        <w:rPr>
          <w:color w:val="2F2E31"/>
        </w:rPr>
        <w:instrText xml:space="preserve"> ADDIN EN.CITE </w:instrText>
      </w:r>
      <w:r w:rsidR="00A0436D">
        <w:rPr>
          <w:color w:val="2F2E31"/>
        </w:rPr>
        <w:fldChar w:fldCharType="begin">
          <w:fldData xml:space="preserve">PEVuZE5vdGU+PENpdGU+PEF1dGhvcj5Qb3NzZTwvQXV0aG9yPjxZZWFyPjIwMDM8L1llYXI+PFJl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c2MC04PC9wYWdlcz48dm9sdW1lPjE4PC92b2x1bWU+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</w:fldData>
        </w:fldChar>
      </w:r>
      <w:r w:rsidR="00A0436D">
        <w:rPr>
          <w:color w:val="2F2E31"/>
        </w:rPr>
        <w:instrText xml:space="preserve"> ADDIN EN.CITE.DATA </w:instrText>
      </w:r>
      <w:r w:rsidR="00A0436D">
        <w:rPr>
          <w:color w:val="2F2E31"/>
        </w:rPr>
      </w:r>
      <w:r w:rsidR="00A0436D">
        <w:rPr>
          <w:color w:val="2F2E31"/>
        </w:rPr>
        <w:fldChar w:fldCharType="end"/>
      </w:r>
      <w:r w:rsidR="00A0436D">
        <w:rPr>
          <w:color w:val="2F2E31"/>
        </w:rPr>
      </w:r>
      <w:r w:rsidR="00A0436D">
        <w:rPr>
          <w:color w:val="2F2E31"/>
        </w:rPr>
        <w:fldChar w:fldCharType="separate"/>
      </w:r>
      <w:r w:rsidR="00A0436D">
        <w:rPr>
          <w:noProof/>
          <w:color w:val="2F2E31"/>
        </w:rPr>
        <w:t>(</w:t>
      </w:r>
      <w:hyperlink w:anchor="_ENREF_26" w:tooltip="Posse, 2003 #366" w:history="1">
        <w:r w:rsidR="00BE7532">
          <w:rPr>
            <w:noProof/>
            <w:color w:val="2F2E31"/>
          </w:rPr>
          <w:t>Posse et al., 2003</w:t>
        </w:r>
      </w:hyperlink>
      <w:r w:rsidR="00A0436D">
        <w:rPr>
          <w:noProof/>
          <w:color w:val="2F2E31"/>
        </w:rPr>
        <w:t>)</w:t>
      </w:r>
      <w:r w:rsidR="00A0436D">
        <w:rPr>
          <w:color w:val="2F2E31"/>
        </w:rPr>
        <w:fldChar w:fldCharType="end"/>
      </w:r>
      <w:r w:rsidR="00A0436D">
        <w:rPr>
          <w:color w:val="2F2E31"/>
        </w:rPr>
        <w:t xml:space="preserve">, </w:t>
      </w:r>
      <w:r w:rsidR="000B0CBF">
        <w:rPr>
          <w:color w:val="2F2E31"/>
        </w:rPr>
        <w:t>primary motor</w:t>
      </w:r>
      <w:r w:rsidR="00A0436D">
        <w:rPr>
          <w:color w:val="2F2E31"/>
        </w:rPr>
        <w:t xml:space="preserve"> and somatosensory</w:t>
      </w:r>
      <w:r w:rsidR="000B0CBF">
        <w:rPr>
          <w:color w:val="2F2E31"/>
        </w:rPr>
        <w:t xml:space="preserve"> cortex</w:t>
      </w:r>
      <w:r w:rsidR="00A0436D">
        <w:rPr>
          <w:color w:val="2F2E31"/>
        </w:rPr>
        <w:t xml:space="preserve"> </w:t>
      </w:r>
      <w:r w:rsidR="00A0436D">
        <w:rPr>
          <w:color w:val="2F2E31"/>
        </w:rPr>
        <w:fldChar w:fldCharType="begin"/>
      </w:r>
      <w:r w:rsidR="00BE7532">
        <w:rPr>
          <w:color w:val="2F2E31"/>
        </w:rPr>
        <w:instrText xml:space="preserve"> ADDIN EN.CITE &lt;EndNote&gt;&lt;Cite&gt;&lt;Author&gt;Yoo&lt;/Author&gt;&lt;Year&gt;2002&lt;/Year&gt;&lt;RecNum&gt;372&lt;/RecNum&gt;&lt;DisplayText&gt;(Yoo and Jolesz, 2002)&lt;/DisplayText&gt;&lt;record&gt;&lt;rec-number&gt;372&lt;/rec-number&gt;&lt;foreign-keys&gt;&lt;key app="EN" db-id="02vps0re8r0f0let2r2pxwectp9zvvvz0xsr"&gt;372&lt;/key&gt;&lt;/foreign-keys&gt;&lt;ref-type name="Journal Article"&gt;17&lt;/ref-type&gt;&lt;contributors&gt;&lt;authors&gt;&lt;author&gt;Yoo, S. S.&lt;/author&gt;&lt;author&gt;Jolesz, F. A.&lt;/author&gt;&lt;/authors&gt;&lt;/contributors&gt;&lt;auth-address&gt;Department of Radiology, Brigham and Women&amp;apos;s Hospital, Harvard Medical School, 75 Francis St, Boston, MA 02115, USA.&lt;/auth-address&gt;&lt;titles&gt;&lt;title&gt;Functional MRI for neurofeedback: feasibility study on a hand motor task&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377-81&lt;/pages&gt;&lt;volume&gt;13&lt;/volume&gt;&lt;number&gt;11&lt;/number&gt;&lt;keywords&gt;&lt;keyword&gt;Acoustic Stimulation/methods&lt;/keyword&gt;&lt;keyword&gt;Adult&lt;/keyword&gt;&lt;keyword&gt;Algorithms&lt;/keyword&gt;&lt;keyword&gt;Biofeedback, Psychology/*methods/*physiology&lt;/keyword&gt;&lt;keyword&gt;Feasibility Studies&lt;/keyword&gt;&lt;keyword&gt;Female&lt;/keyword&gt;&lt;keyword&gt;Hand/*physiology&lt;/keyword&gt;&lt;keyword&gt;Humans&lt;/keyword&gt;&lt;keyword&gt;Magnetic Resonance Imaging/*methods/psychology&lt;/keyword&gt;&lt;keyword&gt;Male&lt;/keyword&gt;&lt;keyword&gt;Motor Cortex/physiology&lt;/keyword&gt;&lt;keyword&gt;Motor Skills/*physiology&lt;/keyword&gt;&lt;keyword&gt;Photic Stimulation/methods&lt;/keyword&gt;&lt;keyword&gt;Somatosensory Cortex/physiology&lt;/keyword&gt;&lt;/keywords&gt;&lt;dates&gt;&lt;year&gt;2002&lt;/year&gt;&lt;pub-dates&gt;&lt;date&gt;Aug 7&lt;/date&gt;&lt;/pub-dates&gt;&lt;/dates&gt;&lt;isbn&gt;0959-4965 (Print)&amp;#xD;0959-4965 (Linking)&lt;/isbn&gt;&lt;accession-num&gt;12167756&lt;/accession-num&gt;&lt;urls&gt;&lt;related-urls&gt;&lt;url&gt;http://www.ncbi.nlm.nih.gov/pubmed/12167756&lt;/url&gt;&lt;/related-urls&gt;&lt;/urls&gt;&lt;/record&gt;&lt;/Cite&gt;&lt;/EndNote&gt;</w:instrText>
      </w:r>
      <w:r w:rsidR="00A0436D">
        <w:rPr>
          <w:color w:val="2F2E31"/>
        </w:rPr>
        <w:fldChar w:fldCharType="separate"/>
      </w:r>
      <w:r w:rsidR="00BE7532">
        <w:rPr>
          <w:noProof/>
          <w:color w:val="2F2E31"/>
        </w:rPr>
        <w:t>(</w:t>
      </w:r>
      <w:hyperlink w:anchor="_ENREF_39" w:tooltip="Yoo, 2002 #372" w:history="1">
        <w:r w:rsidR="00BE7532">
          <w:rPr>
            <w:noProof/>
            <w:color w:val="2F2E31"/>
          </w:rPr>
          <w:t>Yoo and Jolesz, 2002</w:t>
        </w:r>
      </w:hyperlink>
      <w:r w:rsidR="00BE7532">
        <w:rPr>
          <w:noProof/>
          <w:color w:val="2F2E31"/>
        </w:rPr>
        <w:t>)</w:t>
      </w:r>
      <w:r w:rsidR="00A0436D">
        <w:rPr>
          <w:color w:val="2F2E31"/>
        </w:rPr>
        <w:fldChar w:fldCharType="end"/>
      </w:r>
      <w:r w:rsidR="000B0CBF">
        <w:rPr>
          <w:color w:val="2F2E31"/>
        </w:rPr>
        <w:t>, premotor area</w:t>
      </w:r>
      <w:r w:rsidR="00A0436D">
        <w:rPr>
          <w:color w:val="2F2E31"/>
        </w:rPr>
        <w:t xml:space="preserve"> </w:t>
      </w:r>
      <w:r w:rsidR="00A0436D">
        <w:rPr>
          <w:color w:val="2F2E31"/>
        </w:rPr>
        <w:fldChar w:fldCharType="begin">
          <w:fldData xml:space="preserve">PEVuZE5vdGU+PENpdGU+PEF1dGhvcj5Kb2huc29uPC9BdXRob3I+PFllYXI+MjAxMjwvWWVhcj48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</w:fldData>
        </w:fldChar>
      </w:r>
      <w:r w:rsidR="00A0436D">
        <w:rPr>
          <w:color w:val="2F2E31"/>
        </w:rPr>
        <w:instrText xml:space="preserve"> ADDIN EN.CITE </w:instrText>
      </w:r>
      <w:r w:rsidR="00A0436D">
        <w:rPr>
          <w:color w:val="2F2E31"/>
        </w:rPr>
        <w:fldChar w:fldCharType="begin">
          <w:fldData xml:space="preserve">PEVuZE5vdGU+PENpdGU+PEF1dGhvcj5Kb2huc29uPC9BdXRob3I+PFllYXI+MjAxMjwvWWVhcj48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</w:fldData>
        </w:fldChar>
      </w:r>
      <w:r w:rsidR="00A0436D">
        <w:rPr>
          <w:color w:val="2F2E31"/>
        </w:rPr>
        <w:instrText xml:space="preserve"> ADDIN EN.CITE.DATA </w:instrText>
      </w:r>
      <w:r w:rsidR="00A0436D">
        <w:rPr>
          <w:color w:val="2F2E31"/>
        </w:rPr>
      </w:r>
      <w:r w:rsidR="00A0436D">
        <w:rPr>
          <w:color w:val="2F2E31"/>
        </w:rPr>
        <w:fldChar w:fldCharType="end"/>
      </w:r>
      <w:r w:rsidR="00A0436D">
        <w:rPr>
          <w:color w:val="2F2E31"/>
        </w:rPr>
      </w:r>
      <w:r w:rsidR="00A0436D">
        <w:rPr>
          <w:color w:val="2F2E31"/>
        </w:rPr>
        <w:fldChar w:fldCharType="separate"/>
      </w:r>
      <w:r w:rsidR="00A0436D">
        <w:rPr>
          <w:noProof/>
          <w:color w:val="2F2E31"/>
        </w:rPr>
        <w:t>(</w:t>
      </w:r>
      <w:hyperlink w:anchor="_ENREF_16" w:tooltip="Johnson, 2012 #373" w:history="1">
        <w:r w:rsidR="00BE7532">
          <w:rPr>
            <w:noProof/>
            <w:color w:val="2F2E31"/>
          </w:rPr>
          <w:t>Johnson et al., 2012</w:t>
        </w:r>
      </w:hyperlink>
      <w:r w:rsidR="00A0436D">
        <w:rPr>
          <w:noProof/>
          <w:color w:val="2F2E31"/>
        </w:rPr>
        <w:t>)</w:t>
      </w:r>
      <w:r w:rsidR="00A0436D">
        <w:rPr>
          <w:color w:val="2F2E31"/>
        </w:rPr>
        <w:fldChar w:fldCharType="end"/>
      </w:r>
      <w:r w:rsidR="000B0CBF">
        <w:rPr>
          <w:color w:val="2F2E31"/>
        </w:rPr>
        <w:t>,</w:t>
      </w:r>
      <w:r w:rsidR="0022451B">
        <w:rPr>
          <w:color w:val="2F2E31"/>
        </w:rPr>
        <w:t xml:space="preserve"> visual cortex</w:t>
      </w:r>
      <w:r w:rsidR="00A0436D">
        <w:rPr>
          <w:color w:val="2F2E31"/>
        </w:rPr>
        <w:t xml:space="preserve"> </w:t>
      </w:r>
      <w:r w:rsidR="00A0436D">
        <w:rPr>
          <w:color w:val="2F2E31"/>
        </w:rPr>
        <w:fldChar w:fldCharType="begin"/>
      </w:r>
      <w:r w:rsidR="00A0436D">
        <w:rPr>
          <w:color w:val="2F2E31"/>
        </w:rPr>
        <w:instrText xml:space="preserve"> ADDIN EN.CITE &lt;EndNote&gt;&lt;Cite&gt;&lt;Author&gt;Shibata&lt;/Author&gt;&lt;Year&gt;2011&lt;/Year&gt;&lt;RecNum&gt;375&lt;/RecNum&gt;&lt;DisplayText&gt;(Shibata et al., 2011)&lt;/DisplayText&gt;&lt;record&gt;&lt;rec-number&gt;375&lt;/rec-number&gt;&lt;foreign-keys&gt;&lt;key app="EN" db-id="02vps0re8r0f0let2r2pxwectp9zvvvz0xsr"&gt;375&lt;/key&gt;&lt;/foreign-keys&gt;&lt;ref-type name="Journal Article"&gt;17&lt;/ref-type&gt;&lt;contributors&gt;&lt;authors&gt;&lt;author&gt;Shibata, K.&lt;/author&gt;&lt;author&gt;Watanabe, T.&lt;/author&gt;&lt;author&gt;Sasaki, Y.&lt;/author&gt;&lt;author&gt;Kawato, M.&lt;/author&gt;&lt;/authors&gt;&lt;/contributors&gt;&lt;auth-address&gt;Advanced Telecommunications Research Institute International Computational Neuroscience Laboratories, Keihanna Science City, Kyoto 619-0288, Japan.&lt;/auth-address&gt;&lt;titles&gt;&lt;title&gt;Perceptual learning incepted by decoded fMRI neurofeedback without stimulus presenta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13-5&lt;/pages&gt;&lt;volume&gt;334&lt;/volume&gt;&lt;number&gt;6061&lt;/number&gt;&lt;keywords&gt;&lt;keyword&gt;Adult&lt;/keyword&gt;&lt;keyword&gt;Analysis of Variance&lt;/keyword&gt;&lt;keyword&gt;Brain Mapping&lt;/keyword&gt;&lt;keyword&gt;Female&lt;/keyword&gt;&lt;keyword&gt;Humans&lt;/keyword&gt;&lt;keyword&gt;*Learning&lt;/keyword&gt;&lt;keyword&gt;Magnetic Resonance Imaging&lt;/keyword&gt;&lt;keyword&gt;Male&lt;/keyword&gt;&lt;keyword&gt;Neurofeedback&lt;/keyword&gt;&lt;keyword&gt;*Neuronal Plasticity&lt;/keyword&gt;&lt;keyword&gt;Size Perception&lt;/keyword&gt;&lt;keyword&gt;Visual Cortex/*physiology&lt;/keyword&gt;&lt;keyword&gt;*Visual Perception&lt;/keyword&gt;&lt;keyword&gt;Young Adult&lt;/keyword&gt;&lt;/keywords&gt;&lt;dates&gt;&lt;year&gt;2011&lt;/year&gt;&lt;pub-dates&gt;&lt;date&gt;Dec 9&lt;/date&gt;&lt;/pub-dates&gt;&lt;/dates&gt;&lt;isbn&gt;1095-9203 (Electronic)&amp;#xD;0036-8075 (Linking)&lt;/isbn&gt;&lt;accession-num&gt;22158821&lt;/accession-num&gt;&lt;urls&gt;&lt;related-urls&gt;&lt;url&gt;http://www.ncbi.nlm.nih.gov/pubmed/22158821&lt;/url&gt;&lt;/related-urls&gt;&lt;/urls&gt;&lt;custom2&gt;3297423&lt;/custom2&gt;&lt;electronic-resource-num&gt;10.1126/science.1212003&lt;/electronic-resource-num&gt;&lt;/record&gt;&lt;/Cite&gt;&lt;/EndNote&gt;</w:instrText>
      </w:r>
      <w:r w:rsidR="00A0436D">
        <w:rPr>
          <w:color w:val="2F2E31"/>
        </w:rPr>
        <w:fldChar w:fldCharType="separate"/>
      </w:r>
      <w:r w:rsidR="00A0436D">
        <w:rPr>
          <w:noProof/>
          <w:color w:val="2F2E31"/>
        </w:rPr>
        <w:t>(</w:t>
      </w:r>
      <w:hyperlink w:anchor="_ENREF_33" w:tooltip="Shibata, 2011 #375" w:history="1">
        <w:r w:rsidR="00BE7532">
          <w:rPr>
            <w:noProof/>
            <w:color w:val="2F2E31"/>
          </w:rPr>
          <w:t>Shibata et al., 2011</w:t>
        </w:r>
      </w:hyperlink>
      <w:r w:rsidR="00A0436D">
        <w:rPr>
          <w:noProof/>
          <w:color w:val="2F2E31"/>
        </w:rPr>
        <w:t>)</w:t>
      </w:r>
      <w:r w:rsidR="00A0436D">
        <w:rPr>
          <w:color w:val="2F2E31"/>
        </w:rPr>
        <w:fldChar w:fldCharType="end"/>
      </w:r>
      <w:r w:rsidR="0022451B">
        <w:rPr>
          <w:color w:val="2F2E31"/>
        </w:rPr>
        <w:t>, auditory cortex</w:t>
      </w:r>
      <w:r w:rsidR="00A0436D">
        <w:rPr>
          <w:color w:val="2F2E31"/>
        </w:rPr>
        <w:t xml:space="preserve"> </w:t>
      </w:r>
      <w:r w:rsidR="00A0436D">
        <w:rPr>
          <w:color w:val="2F2E31"/>
        </w:rPr>
        <w:fldChar w:fldCharType="begin"/>
      </w:r>
      <w:r w:rsidR="00A0436D">
        <w:rPr>
          <w:color w:val="2F2E31"/>
        </w:rPr>
        <w:instrText xml:space="preserve"> ADDIN EN.CITE &lt;EndNote&gt;&lt;Cite&gt;&lt;Author&gt;Yoo&lt;/Author&gt;&lt;Year&gt;2006&lt;/Year&gt;&lt;RecNum&gt;374&lt;/RecNum&gt;&lt;DisplayText&gt;(Yoo et al., 2006)&lt;/DisplayText&gt;&lt;record&gt;&lt;rec-number&gt;374&lt;/rec-number&gt;&lt;foreign-keys&gt;&lt;key app="EN" db-id="02vps0re8r0f0let2r2pxwectp9zvvvz0xsr"&gt;374&lt;/key&gt;&lt;/foreign-keys&gt;&lt;ref-type name="Journal Article"&gt;17&lt;/ref-type&gt;&lt;contributors&gt;&lt;authors&gt;&lt;author&gt;Yoo, S. S.&lt;/author&gt;&lt;author&gt;O&amp;apos;Leary, H. M.&lt;/author&gt;&lt;author&gt;Fairneny, T.&lt;/author&gt;&lt;author&gt;Chen, N. K.&lt;/author&gt;&lt;author&gt;Panych, L. P.&lt;/author&gt;&lt;author&gt;Park, H.&lt;/author&gt;&lt;author&gt;Jolesz, F. A.&lt;/author&gt;&lt;/authors&gt;&lt;/contributors&gt;&lt;auth-address&gt;Department of Radiology, Brigham and Women&amp;apos;s Hospital, Harvard Medical School, Boston, Massachusetts 02115, USA. yoo@bwh.harvard.edu&lt;/auth-address&gt;&lt;titles&gt;&lt;title&gt;Increasing cortical activity in auditory areas through neurofeedback functional magnetic resonance imaging&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273-8&lt;/pages&gt;&lt;volume&gt;17&lt;/volume&gt;&lt;number&gt;12&lt;/number&gt;&lt;keywords&gt;&lt;keyword&gt;Acoustic Stimulation/methods&lt;/keyword&gt;&lt;keyword&gt;Adolescent&lt;/keyword&gt;&lt;keyword&gt;Adult&lt;/keyword&gt;&lt;keyword&gt;Attention/physiology&lt;/keyword&gt;&lt;keyword&gt;Auditory Cortex/*blood supply/*physiology&lt;/keyword&gt;&lt;keyword&gt;Brain Mapping&lt;/keyword&gt;&lt;keyword&gt;Feedback/*physiology&lt;/keyword&gt;&lt;keyword&gt;Female&lt;/keyword&gt;&lt;keyword&gt;Humans&lt;/keyword&gt;&lt;keyword&gt;Image Processing, Computer-Assisted&lt;/keyword&gt;&lt;keyword&gt;*Magnetic Resonance Imaging&lt;/keyword&gt;&lt;keyword&gt;Male&lt;/keyword&gt;&lt;keyword&gt;Oxygen/blood&lt;/keyword&gt;&lt;/keywords&gt;&lt;dates&gt;&lt;year&gt;2006&lt;/year&gt;&lt;pub-dates&gt;&lt;date&gt;Aug 21&lt;/date&gt;&lt;/pub-dates&gt;&lt;/dates&gt;&lt;isbn&gt;0959-4965 (Print)&amp;#xD;0959-4965 (Linking)&lt;/isbn&gt;&lt;accession-num&gt;16951568&lt;/accession-num&gt;&lt;urls&gt;&lt;related-urls&gt;&lt;url&gt;http://www.ncbi.nlm.nih.gov/pubmed/16951568&lt;/url&gt;&lt;/related-urls&gt;&lt;/urls&gt;&lt;electronic-resource-num&gt;10.1097/01.wnr.0000227996.53540.22&lt;/electronic-resource-num&gt;&lt;/record&gt;&lt;/Cite&gt;&lt;/EndNote&gt;</w:instrText>
      </w:r>
      <w:r w:rsidR="00A0436D">
        <w:rPr>
          <w:color w:val="2F2E31"/>
        </w:rPr>
        <w:fldChar w:fldCharType="separate"/>
      </w:r>
      <w:r w:rsidR="00A0436D">
        <w:rPr>
          <w:noProof/>
          <w:color w:val="2F2E31"/>
        </w:rPr>
        <w:t>(</w:t>
      </w:r>
      <w:hyperlink w:anchor="_ENREF_40" w:tooltip="Yoo, 2006 #374" w:history="1">
        <w:r w:rsidR="00BE7532">
          <w:rPr>
            <w:noProof/>
            <w:color w:val="2F2E31"/>
          </w:rPr>
          <w:t>Yoo et al., 2006</w:t>
        </w:r>
      </w:hyperlink>
      <w:r w:rsidR="00A0436D">
        <w:rPr>
          <w:noProof/>
          <w:color w:val="2F2E31"/>
        </w:rPr>
        <w:t>)</w:t>
      </w:r>
      <w:r w:rsidR="00A0436D">
        <w:rPr>
          <w:color w:val="2F2E31"/>
        </w:rPr>
        <w:fldChar w:fldCharType="end"/>
      </w:r>
      <w:r w:rsidR="00A0436D">
        <w:rPr>
          <w:color w:val="2F2E31"/>
        </w:rPr>
        <w:t xml:space="preserve">, </w:t>
      </w:r>
      <w:proofErr w:type="spellStart"/>
      <w:r w:rsidR="00A0436D">
        <w:rPr>
          <w:color w:val="2F2E31"/>
        </w:rPr>
        <w:t>substatia</w:t>
      </w:r>
      <w:proofErr w:type="spellEnd"/>
      <w:r w:rsidR="00A0436D">
        <w:rPr>
          <w:color w:val="2F2E31"/>
        </w:rPr>
        <w:t xml:space="preserve"> </w:t>
      </w:r>
      <w:proofErr w:type="spellStart"/>
      <w:r w:rsidR="00A0436D">
        <w:rPr>
          <w:color w:val="2F2E31"/>
        </w:rPr>
        <w:t>nigra</w:t>
      </w:r>
      <w:proofErr w:type="spellEnd"/>
      <w:r w:rsidR="00A0436D">
        <w:rPr>
          <w:color w:val="2F2E31"/>
        </w:rPr>
        <w:t xml:space="preserve">/ventral tegmental area </w:t>
      </w:r>
      <w:r w:rsidR="00A0436D">
        <w:rPr>
          <w:color w:val="2F2E31"/>
        </w:rPr>
        <w:fldChar w:fldCharType="begin"/>
      </w:r>
      <w:r w:rsidR="00A0436D">
        <w:rPr>
          <w:color w:val="2F2E31"/>
        </w:rPr>
        <w:instrText xml:space="preserve"> ADDIN EN.CITE &lt;EndNote&gt;&lt;Cite&gt;&lt;Author&gt;Sulzer&lt;/Author&gt;&lt;Year&gt;2013&lt;/Year&gt;&lt;RecNum&gt;356&lt;/RecNum&gt;&lt;DisplayText&gt;(Sulzer et al., 2013)&lt;/DisplayText&gt;&lt;record&gt;&lt;rec-number&gt;356&lt;/rec-number&gt;&lt;foreign-keys&gt;&lt;key app="EN" db-id="02vps0re8r0f0let2r2pxwectp9zvvvz0xsr"&gt;356&lt;/key&gt;&lt;/foreign-keys&gt;&lt;ref-type name="Journal Article"&gt;17&lt;/ref-type&gt;&lt;contributors&gt;&lt;authors&gt;&lt;author&gt;Sulzer, J.&lt;/author&gt;&lt;author&gt;Sitaram, R.&lt;/author&gt;&lt;author&gt;Blefari, M. L.&lt;/author&gt;&lt;author&gt;Kollias, S.&lt;/author&gt;&lt;author&gt;Birbaumer, N.&lt;/author&gt;&lt;author&gt;Stephan, K. E.&lt;/author&gt;&lt;author&gt;Luft, A.&lt;/author&gt;&lt;author&gt;Gassert, R.&lt;/author&gt;&lt;/authors&gt;&lt;/contributors&gt;&lt;auth-address&gt;Rehabilitation Engineering Laboratory, Department of Health Sciences and Technology, ETH Zurich, CH-8092, Switzerland.&lt;/auth-address&gt;&lt;titles&gt;&lt;title&gt;Neurofeedback-mediated self-regulation of the dopaminergic midbrai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17-25&lt;/pages&gt;&lt;volume&gt;83&lt;/volume&gt;&lt;keywords&gt;&lt;keyword&gt;Adult&lt;/keyword&gt;&lt;keyword&gt;Brain Mapping&lt;/keyword&gt;&lt;keyword&gt;Dopaminergic Neurons/*physiology&lt;/keyword&gt;&lt;keyword&gt;Humans&lt;/keyword&gt;&lt;keyword&gt;Image Interpretation, Computer-Assisted&lt;/keyword&gt;&lt;keyword&gt;Imagery (Psychotherapy)&lt;/keyword&gt;&lt;keyword&gt;Magnetic Resonance Imaging&lt;/keyword&gt;&lt;keyword&gt;Male&lt;/keyword&gt;&lt;keyword&gt;Mesencephalon/*physiology&lt;/keyword&gt;&lt;keyword&gt;Neurofeedback/*physiology&lt;/keyword&gt;&lt;keyword&gt;Reward&lt;/keyword&gt;&lt;keyword&gt;Young Adult&lt;/keyword&gt;&lt;/keywords&gt;&lt;dates&gt;&lt;year&gt;2013&lt;/year&gt;&lt;pub-dates&gt;&lt;date&gt;Dec&lt;/date&gt;&lt;/pub-dates&gt;&lt;/dates&gt;&lt;isbn&gt;1095-9572 (Electronic)&amp;#xD;1053-8119 (Linking)&lt;/isbn&gt;&lt;accession-num&gt;23791838&lt;/accession-num&gt;&lt;urls&gt;&lt;related-urls&gt;&lt;url&gt;http://www.ncbi.nlm.nih.gov/pubmed/23791838&lt;/url&gt;&lt;/related-urls&gt;&lt;/urls&gt;&lt;electronic-resource-num&gt;10.1016/j.neuroimage.2013.05.115&lt;/electronic-resource-num&gt;&lt;/record&gt;&lt;/Cite&gt;&lt;/EndNote&gt;</w:instrText>
      </w:r>
      <w:r w:rsidR="00A0436D">
        <w:rPr>
          <w:color w:val="2F2E31"/>
        </w:rPr>
        <w:fldChar w:fldCharType="separate"/>
      </w:r>
      <w:r w:rsidR="00A0436D">
        <w:rPr>
          <w:noProof/>
          <w:color w:val="2F2E31"/>
        </w:rPr>
        <w:t>(</w:t>
      </w:r>
      <w:hyperlink w:anchor="_ENREF_36" w:tooltip="Sulzer, 2013 #356" w:history="1">
        <w:r w:rsidR="00BE7532">
          <w:rPr>
            <w:noProof/>
            <w:color w:val="2F2E31"/>
          </w:rPr>
          <w:t>Sulzer et al., 2013</w:t>
        </w:r>
      </w:hyperlink>
      <w:r w:rsidR="00A0436D">
        <w:rPr>
          <w:noProof/>
          <w:color w:val="2F2E31"/>
        </w:rPr>
        <w:t>)</w:t>
      </w:r>
      <w:r w:rsidR="00A0436D">
        <w:rPr>
          <w:color w:val="2F2E31"/>
        </w:rPr>
        <w:fldChar w:fldCharType="end"/>
      </w:r>
      <w:r w:rsidR="0022451B">
        <w:rPr>
          <w:color w:val="2F2E31"/>
        </w:rPr>
        <w:t xml:space="preserve"> and</w:t>
      </w:r>
      <w:r w:rsidR="000B0CBF">
        <w:rPr>
          <w:color w:val="2F2E31"/>
        </w:rPr>
        <w:t xml:space="preserve"> </w:t>
      </w:r>
      <w:r w:rsidR="00A0436D">
        <w:rPr>
          <w:color w:val="2F2E31"/>
        </w:rPr>
        <w:t xml:space="preserve">inferior frontal gyrus </w:t>
      </w:r>
      <w:r w:rsidR="00A0436D">
        <w:rPr>
          <w:color w:val="2F2E31"/>
        </w:rPr>
        <w:fldChar w:fldCharType="begin">
          <w:fldData xml:space="preserve">PEVuZE5vdGU+PENpdGU+PEF1dGhvcj5Sb3RhPC9BdXRob3I+PFllYXI+MjAwOTwvWWVhcj48UmVj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</w:fldData>
        </w:fldChar>
      </w:r>
      <w:r w:rsidR="00A0436D">
        <w:rPr>
          <w:color w:val="2F2E31"/>
        </w:rPr>
        <w:instrText xml:space="preserve"> ADDIN EN.CITE </w:instrText>
      </w:r>
      <w:r w:rsidR="00A0436D">
        <w:rPr>
          <w:color w:val="2F2E31"/>
        </w:rPr>
        <w:fldChar w:fldCharType="begin">
          <w:fldData xml:space="preserve">PEVuZE5vdGU+PENpdGU+PEF1dGhvcj5Sb3RhPC9BdXRob3I+PFllYXI+MjAwOTwvWWVhcj48UmVj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</w:fldData>
        </w:fldChar>
      </w:r>
      <w:r w:rsidR="00A0436D">
        <w:rPr>
          <w:color w:val="2F2E31"/>
        </w:rPr>
        <w:instrText xml:space="preserve"> ADDIN EN.CITE.DATA </w:instrText>
      </w:r>
      <w:r w:rsidR="00A0436D">
        <w:rPr>
          <w:color w:val="2F2E31"/>
        </w:rPr>
      </w:r>
      <w:r w:rsidR="00A0436D">
        <w:rPr>
          <w:color w:val="2F2E31"/>
        </w:rPr>
        <w:fldChar w:fldCharType="end"/>
      </w:r>
      <w:r w:rsidR="00A0436D">
        <w:rPr>
          <w:color w:val="2F2E31"/>
        </w:rPr>
      </w:r>
      <w:r w:rsidR="00A0436D">
        <w:rPr>
          <w:color w:val="2F2E31"/>
        </w:rPr>
        <w:fldChar w:fldCharType="separate"/>
      </w:r>
      <w:r w:rsidR="00A0436D">
        <w:rPr>
          <w:noProof/>
          <w:color w:val="2F2E31"/>
        </w:rPr>
        <w:t>(</w:t>
      </w:r>
      <w:hyperlink w:anchor="_ENREF_30" w:tooltip="Rota, 2009 #369" w:history="1">
        <w:r w:rsidR="00BE7532">
          <w:rPr>
            <w:noProof/>
            <w:color w:val="2F2E31"/>
          </w:rPr>
          <w:t>Rota et al., 2009</w:t>
        </w:r>
      </w:hyperlink>
      <w:r w:rsidR="00A0436D">
        <w:rPr>
          <w:noProof/>
          <w:color w:val="2F2E31"/>
        </w:rPr>
        <w:t>)</w:t>
      </w:r>
      <w:r w:rsidR="00A0436D">
        <w:rPr>
          <w:color w:val="2F2E31"/>
        </w:rPr>
        <w:fldChar w:fldCharType="end"/>
      </w:r>
      <w:r w:rsidR="0022451B">
        <w:rPr>
          <w:color w:val="2F2E31"/>
        </w:rPr>
        <w:t>.</w:t>
      </w:r>
      <w:r w:rsidR="005C2CF2">
        <w:rPr>
          <w:color w:val="2F2E31"/>
        </w:rPr>
        <w:t xml:space="preserve"> </w:t>
      </w:r>
    </w:p>
    <w:p w14:paraId="725E0502" w14:textId="3565B9DE" w:rsidR="00B55A98" w:rsidRDefault="0022451B" w:rsidP="00327F87">
      <w:pPr>
        <w:spacing w:line="360" w:lineRule="auto"/>
        <w:jc w:val="both"/>
        <w:rPr>
          <w:color w:val="2F2E31"/>
        </w:rPr>
      </w:pPr>
      <w:r>
        <w:rPr>
          <w:color w:val="2F2E31"/>
        </w:rPr>
        <w:t xml:space="preserve">Real-time fMRI neurofeedback has even proven to be </w:t>
      </w:r>
      <w:r w:rsidR="005C2CF2">
        <w:rPr>
          <w:color w:val="2F2E31"/>
        </w:rPr>
        <w:t>beneficial</w:t>
      </w:r>
      <w:r>
        <w:rPr>
          <w:color w:val="2F2E31"/>
        </w:rPr>
        <w:t xml:space="preserve"> as a supplementary treatment for diseases such as schizophrenia</w:t>
      </w:r>
      <w:r w:rsidR="00303A81">
        <w:rPr>
          <w:color w:val="2F2E31"/>
        </w:rPr>
        <w:t xml:space="preserve"> </w:t>
      </w:r>
      <w:r w:rsidR="00303A81">
        <w:rPr>
          <w:color w:val="2F2E31"/>
        </w:rPr>
        <w:fldChar w:fldCharType="begin">
          <w:fldData xml:space="preserve">PEVuZE5vdGU+PENpdGU+PEF1dGhvcj5SdWl6PC9BdXRob3I+PFllYXI+MjAxMzwvWWVhcj48UmVj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</w:fldData>
        </w:fldChar>
      </w:r>
      <w:r w:rsidR="00303A81">
        <w:rPr>
          <w:color w:val="2F2E31"/>
        </w:rPr>
        <w:instrText xml:space="preserve"> ADDIN EN.CITE </w:instrText>
      </w:r>
      <w:r w:rsidR="00303A81">
        <w:rPr>
          <w:color w:val="2F2E31"/>
        </w:rPr>
        <w:fldChar w:fldCharType="begin">
          <w:fldData xml:space="preserve">PEVuZE5vdGU+PENpdGU+PEF1dGhvcj5SdWl6PC9BdXRob3I+PFllYXI+MjAxMzwvWWVhcj48UmVj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31" w:tooltip="Ruiz, 2013 #210" w:history="1">
        <w:r w:rsidR="00BE7532">
          <w:rPr>
            <w:noProof/>
            <w:color w:val="2F2E31"/>
          </w:rPr>
          <w:t>Ruiz et al., 2013</w:t>
        </w:r>
      </w:hyperlink>
      <w:r w:rsidR="00303A81">
        <w:rPr>
          <w:noProof/>
          <w:color w:val="2F2E31"/>
        </w:rPr>
        <w:t>)</w:t>
      </w:r>
      <w:r w:rsidR="00303A81">
        <w:rPr>
          <w:color w:val="2F2E31"/>
        </w:rPr>
        <w:fldChar w:fldCharType="end"/>
      </w:r>
      <w:r>
        <w:rPr>
          <w:color w:val="2F2E31"/>
        </w:rPr>
        <w:t>, depression</w:t>
      </w:r>
      <w:r w:rsidR="00303A81">
        <w:rPr>
          <w:color w:val="2F2E31"/>
        </w:rPr>
        <w:t xml:space="preserve"> </w:t>
      </w:r>
      <w:r w:rsidR="00303A81">
        <w:rPr>
          <w:color w:val="2F2E31"/>
        </w:rPr>
        <w:fldChar w:fldCharType="begin">
          <w:fldData xml:space="preserve">PEVuZE5vdGU+PENpdGU+PEF1dGhvcj5MaW5kZW48L0F1dGhvcj48WWVhcj4yMDEyPC9ZZWFyPjxS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ExNTwvcGFnZXM+PHZvbHVtZT43PC92b2x1bWU+PG51bWJlcj42PC9udW1iZXI+PGtl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</w:fldData>
        </w:fldChar>
      </w:r>
      <w:r w:rsidR="00303A81">
        <w:rPr>
          <w:color w:val="2F2E31"/>
        </w:rPr>
        <w:instrText xml:space="preserve"> ADDIN EN.CITE </w:instrText>
      </w:r>
      <w:r w:rsidR="00303A81">
        <w:rPr>
          <w:color w:val="2F2E31"/>
        </w:rPr>
        <w:fldChar w:fldCharType="begin">
          <w:fldData xml:space="preserve">PEVuZE5vdGU+PENpdGU+PEF1dGhvcj5MaW5kZW48L0F1dGhvcj48WWVhcj4yMDEyPC9ZZWFyPjxS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ExNTwvcGFnZXM+PHZvbHVtZT43PC92b2x1bWU+PG51bWJlcj42PC9udW1iZXI+PGtl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21" w:tooltip="Linden, 2012 #211" w:history="1">
        <w:r w:rsidR="00BE7532">
          <w:rPr>
            <w:noProof/>
            <w:color w:val="2F2E31"/>
          </w:rPr>
          <w:t>Linden et al., 2012</w:t>
        </w:r>
      </w:hyperlink>
      <w:r w:rsidR="00303A81">
        <w:rPr>
          <w:noProof/>
          <w:color w:val="2F2E31"/>
        </w:rPr>
        <w:t>)</w:t>
      </w:r>
      <w:r w:rsidR="00303A81">
        <w:rPr>
          <w:color w:val="2F2E31"/>
        </w:rPr>
        <w:fldChar w:fldCharType="end"/>
      </w:r>
      <w:r>
        <w:rPr>
          <w:color w:val="2F2E31"/>
        </w:rPr>
        <w:t>, tinnitus</w:t>
      </w:r>
      <w:r w:rsidR="00303A81">
        <w:rPr>
          <w:color w:val="2F2E31"/>
        </w:rPr>
        <w:t xml:space="preserve"> </w:t>
      </w:r>
      <w:r w:rsidR="00303A81">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303A81">
        <w:rPr>
          <w:color w:val="2F2E31"/>
        </w:rPr>
        <w:instrText xml:space="preserve"> ADDIN EN.CITE </w:instrText>
      </w:r>
      <w:r w:rsidR="00303A81">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13" w:tooltip="Haller, 2010 #1" w:history="1">
        <w:r w:rsidR="00BE7532">
          <w:rPr>
            <w:noProof/>
            <w:color w:val="2F2E31"/>
          </w:rPr>
          <w:t>Haller et al., 2010</w:t>
        </w:r>
      </w:hyperlink>
      <w:r w:rsidR="00303A81">
        <w:rPr>
          <w:noProof/>
          <w:color w:val="2F2E31"/>
        </w:rPr>
        <w:t>)</w:t>
      </w:r>
      <w:r w:rsidR="00303A81">
        <w:rPr>
          <w:color w:val="2F2E31"/>
        </w:rPr>
        <w:fldChar w:fldCharType="end"/>
      </w:r>
      <w:r>
        <w:rPr>
          <w:color w:val="2F2E31"/>
        </w:rPr>
        <w:t xml:space="preserve">, Parkinson’s disease </w:t>
      </w:r>
      <w:r w:rsidR="00303A81">
        <w:rPr>
          <w:color w:val="2F2E31"/>
        </w:rPr>
        <w:fldChar w:fldCharType="begin">
          <w:fldData xml:space="preserve">PEVuZE5vdGU+PENpdGU+PEF1dGhvcj5TdWJyYW1hbmlhbjwvQXV0aG9yPjxZZWFyPjIwMTE8L1ll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xNjMwOS0xNzwv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</w:fldData>
        </w:fldChar>
      </w:r>
      <w:r w:rsidR="00303A81">
        <w:rPr>
          <w:color w:val="2F2E31"/>
        </w:rPr>
        <w:instrText xml:space="preserve"> ADDIN EN.CITE </w:instrText>
      </w:r>
      <w:r w:rsidR="00303A81">
        <w:rPr>
          <w:color w:val="2F2E31"/>
        </w:rPr>
        <w:fldChar w:fldCharType="begin">
          <w:fldData xml:space="preserve">PEVuZE5vdGU+PENpdGU+PEF1dGhvcj5TdWJyYW1hbmlhbjwvQXV0aG9yPjxZZWFyPjIwMTE8L1ll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xNjMwOS0xNzwv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35" w:tooltip="Subramanian, 2011 #22" w:history="1">
        <w:r w:rsidR="00BE7532">
          <w:rPr>
            <w:noProof/>
            <w:color w:val="2F2E31"/>
          </w:rPr>
          <w:t>Subramanian et al., 2011</w:t>
        </w:r>
      </w:hyperlink>
      <w:r w:rsidR="00303A81">
        <w:rPr>
          <w:noProof/>
          <w:color w:val="2F2E31"/>
        </w:rPr>
        <w:t>)</w:t>
      </w:r>
      <w:r w:rsidR="00303A81">
        <w:rPr>
          <w:color w:val="2F2E31"/>
        </w:rPr>
        <w:fldChar w:fldCharType="end"/>
      </w:r>
      <w:r w:rsidR="00303A81">
        <w:rPr>
          <w:color w:val="2F2E31"/>
        </w:rPr>
        <w:t xml:space="preserve"> </w:t>
      </w:r>
      <w:r>
        <w:rPr>
          <w:color w:val="2F2E31"/>
        </w:rPr>
        <w:t xml:space="preserve">and </w:t>
      </w:r>
      <w:r w:rsidR="00303A81">
        <w:rPr>
          <w:color w:val="2F2E31"/>
        </w:rPr>
        <w:t xml:space="preserve">nicotine </w:t>
      </w:r>
      <w:r>
        <w:rPr>
          <w:color w:val="2F2E31"/>
        </w:rPr>
        <w:t xml:space="preserve">addiction </w:t>
      </w:r>
      <w:r w:rsidR="00303A81">
        <w:rPr>
          <w:color w:val="2F2E31"/>
        </w:rPr>
        <w:fldChar w:fldCharType="begin">
          <w:fldData xml:space="preserve">PEVuZE5vdGU+PENpdGU+PEF1dGhvcj5DYW50ZXJiZXJyeTwvQXV0aG9yPjxZZWFyPjIwMTM8L1ll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</w:fldData>
        </w:fldChar>
      </w:r>
      <w:r w:rsidR="00303A81">
        <w:rPr>
          <w:color w:val="2F2E31"/>
        </w:rPr>
        <w:instrText xml:space="preserve"> ADDIN EN.CITE </w:instrText>
      </w:r>
      <w:r w:rsidR="00303A81">
        <w:rPr>
          <w:color w:val="2F2E31"/>
        </w:rPr>
        <w:fldChar w:fldCharType="begin">
          <w:fldData xml:space="preserve">PEVuZE5vdGU+PENpdGU+PEF1dGhvcj5DYW50ZXJiZXJyeTwvQXV0aG9yPjxZZWFyPjIwMTM8L1ll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5" w:tooltip="Canterberry, 2013 #24" w:history="1">
        <w:r w:rsidR="00BE7532">
          <w:rPr>
            <w:noProof/>
            <w:color w:val="2F2E31"/>
          </w:rPr>
          <w:t>Canterberry et al., 2013</w:t>
        </w:r>
      </w:hyperlink>
      <w:r w:rsidR="00303A81">
        <w:rPr>
          <w:noProof/>
          <w:color w:val="2F2E31"/>
        </w:rPr>
        <w:t>;</w:t>
      </w:r>
      <w:hyperlink w:anchor="_ENREF_15" w:tooltip="Hartwell, 2013 #25" w:history="1">
        <w:r w:rsidR="00BE7532">
          <w:rPr>
            <w:noProof/>
            <w:color w:val="2F2E31"/>
          </w:rPr>
          <w:t>Hartwell et al., 2013</w:t>
        </w:r>
      </w:hyperlink>
      <w:r w:rsidR="00303A81">
        <w:rPr>
          <w:noProof/>
          <w:color w:val="2F2E31"/>
        </w:rPr>
        <w:t>;</w:t>
      </w:r>
      <w:hyperlink w:anchor="_ENREF_20" w:tooltip="Li, 2013 #26" w:history="1">
        <w:r w:rsidR="00BE7532">
          <w:rPr>
            <w:noProof/>
            <w:color w:val="2F2E31"/>
          </w:rPr>
          <w:t>Li et al., 2013</w:t>
        </w:r>
      </w:hyperlink>
      <w:r w:rsidR="00303A81">
        <w:rPr>
          <w:noProof/>
          <w:color w:val="2F2E31"/>
        </w:rPr>
        <w:t>)</w:t>
      </w:r>
      <w:r w:rsidR="00303A81">
        <w:rPr>
          <w:color w:val="2F2E31"/>
        </w:rPr>
        <w:fldChar w:fldCharType="end"/>
      </w:r>
      <w:r w:rsidR="00303A81">
        <w:rPr>
          <w:color w:val="2F2E31"/>
        </w:rPr>
        <w:t>.</w:t>
      </w:r>
    </w:p>
    <w:p w14:paraId="15EC166D" w14:textId="1A983B5D" w:rsidR="000B0CBF" w:rsidRDefault="000B0CBF" w:rsidP="00434171">
      <w:pPr>
        <w:spacing w:line="360" w:lineRule="auto"/>
        <w:jc w:val="both"/>
        <w:rPr>
          <w:color w:val="2F2E31"/>
        </w:rPr>
      </w:pPr>
      <w:r>
        <w:rPr>
          <w:color w:val="2F2E31"/>
        </w:rPr>
        <w:t xml:space="preserve">All previous investigations focused on the effect of neurofeedback on the activation strength within the targeted region of interest. In contrast, it remains unexplored which regions within the </w:t>
      </w:r>
      <w:proofErr w:type="gramStart"/>
      <w:r>
        <w:rPr>
          <w:color w:val="2F2E31"/>
        </w:rPr>
        <w:t xml:space="preserve">brain </w:t>
      </w:r>
      <w:r w:rsidR="005C2CF2">
        <w:rPr>
          <w:color w:val="2F2E31"/>
        </w:rPr>
        <w:t xml:space="preserve"> </w:t>
      </w:r>
      <w:r>
        <w:rPr>
          <w:color w:val="2F2E31"/>
        </w:rPr>
        <w:t>mediate</w:t>
      </w:r>
      <w:proofErr w:type="gramEnd"/>
      <w:r>
        <w:rPr>
          <w:color w:val="2F2E31"/>
        </w:rPr>
        <w:t xml:space="preserve"> </w:t>
      </w:r>
      <w:r w:rsidR="005C2CF2">
        <w:rPr>
          <w:color w:val="2F2E31"/>
        </w:rPr>
        <w:t xml:space="preserve">the </w:t>
      </w:r>
      <w:r>
        <w:rPr>
          <w:color w:val="2F2E31"/>
        </w:rPr>
        <w:t xml:space="preserve">voluntary regulation of brain activation. </w:t>
      </w:r>
      <w:r w:rsidR="00CB0B88">
        <w:rPr>
          <w:color w:val="2F2E31"/>
        </w:rPr>
        <w:t>Studies</w:t>
      </w:r>
      <w:r>
        <w:rPr>
          <w:color w:val="2F2E31"/>
        </w:rPr>
        <w:t xml:space="preserve"> using a single region of interest suggested involvement of the </w:t>
      </w:r>
      <w:r w:rsidR="00EA1FD2">
        <w:rPr>
          <w:color w:val="2F2E31"/>
        </w:rPr>
        <w:t>dorsolateral</w:t>
      </w:r>
      <w:r>
        <w:rPr>
          <w:color w:val="2F2E31"/>
        </w:rPr>
        <w:t xml:space="preserve"> </w:t>
      </w:r>
      <w:r w:rsidR="00303A81">
        <w:rPr>
          <w:color w:val="2F2E31"/>
        </w:rPr>
        <w:t xml:space="preserve">and ventromedial prefrontal cortex </w:t>
      </w:r>
      <w:r w:rsidR="00303A81">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303A81">
        <w:rPr>
          <w:color w:val="2F2E31"/>
        </w:rPr>
        <w:instrText xml:space="preserve"> ADDIN EN.CITE </w:instrText>
      </w:r>
      <w:r w:rsidR="00303A81">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303A81">
        <w:rPr>
          <w:color w:val="2F2E31"/>
        </w:rPr>
        <w:instrText xml:space="preserve"> ADDIN EN.CITE.DATA </w:instrText>
      </w:r>
      <w:r w:rsidR="00303A81">
        <w:rPr>
          <w:color w:val="2F2E31"/>
        </w:rPr>
      </w:r>
      <w:r w:rsidR="00303A81">
        <w:rPr>
          <w:color w:val="2F2E31"/>
        </w:rPr>
        <w:fldChar w:fldCharType="end"/>
      </w:r>
      <w:r w:rsidR="00303A81">
        <w:rPr>
          <w:color w:val="2F2E31"/>
        </w:rPr>
      </w:r>
      <w:r w:rsidR="00303A81">
        <w:rPr>
          <w:color w:val="2F2E31"/>
        </w:rPr>
        <w:fldChar w:fldCharType="separate"/>
      </w:r>
      <w:r w:rsidR="00303A81">
        <w:rPr>
          <w:noProof/>
          <w:color w:val="2F2E31"/>
        </w:rPr>
        <w:t>(</w:t>
      </w:r>
      <w:hyperlink w:anchor="_ENREF_13" w:tooltip="Haller, 2010 #1" w:history="1">
        <w:r w:rsidR="00BE7532">
          <w:rPr>
            <w:noProof/>
            <w:color w:val="2F2E31"/>
          </w:rPr>
          <w:t>Haller et al., 2010</w:t>
        </w:r>
      </w:hyperlink>
      <w:r w:rsidR="00303A81">
        <w:rPr>
          <w:noProof/>
          <w:color w:val="2F2E31"/>
        </w:rPr>
        <w:t>)</w:t>
      </w:r>
      <w:r w:rsidR="00303A81">
        <w:rPr>
          <w:color w:val="2F2E31"/>
        </w:rPr>
        <w:fldChar w:fldCharType="end"/>
      </w:r>
      <w:r w:rsidR="00CB0B88">
        <w:rPr>
          <w:color w:val="2F2E31"/>
        </w:rPr>
        <w:t xml:space="preserve"> and the anterior mid-cingulate cortex </w:t>
      </w:r>
      <w:r w:rsidR="00CB0B88">
        <w:rPr>
          <w:color w:val="2F2E31"/>
        </w:rPr>
        <w:fldChar w:fldCharType="begin"/>
      </w:r>
      <w:r w:rsidR="00CB0B88">
        <w:rPr>
          <w:color w:val="2F2E31"/>
        </w:rPr>
        <w:instrText xml:space="preserve"> ADDIN EN.CITE &lt;EndNote&gt;&lt;Cite&gt;&lt;Author&gt;Lee&lt;/Author&gt;&lt;Year&gt;2012&lt;/Year&gt;&lt;RecNum&gt;236&lt;/RecNum&gt;&lt;DisplayText&gt;(Lee et al., 2012)&lt;/DisplayText&gt;&lt;record&gt;&lt;rec-number&gt;236&lt;/rec-number&gt;&lt;foreign-keys&gt;&lt;key app="EN" db-id="02vps0re8r0f0let2r2pxwectp9zvvvz0xsr"&gt;236&lt;/key&gt;&lt;/foreign-keys&gt;&lt;ref-type name="Journal Article"&gt;17&lt;/ref-type&gt;&lt;contributors&gt;&lt;authors&gt;&lt;author&gt;Lee, J. H.&lt;/author&gt;&lt;author&gt;Kim, J.&lt;/author&gt;&lt;author&gt;Yoo, S. S.&lt;/author&gt;&lt;/authors&gt;&lt;/contributors&gt;&lt;auth-address&gt;Department of Brain and Cognitive Engineering, Korea University, Seoul, Republic of Korea. jonghwan_lee@korea.ac.kr&lt;/auth-address&gt;&lt;titles&gt;&lt;title&gt;Real-time fMRI-based neurofeedback reinforces causality of attention networks&lt;/title&gt;&lt;secondary-title&gt;Neurosci Res&lt;/secondary-title&gt;&lt;alt-title&gt;Neuroscience research&lt;/alt-title&gt;&lt;/titles&gt;&lt;periodical&gt;&lt;full-title&gt;Neurosci Res&lt;/full-title&gt;&lt;abbr-1&gt;Neuroscience research&lt;/abbr-1&gt;&lt;/periodical&gt;&lt;alt-periodical&gt;&lt;full-title&gt;Neurosci Res&lt;/full-title&gt;&lt;abbr-1&gt;Neuroscience research&lt;/abbr-1&gt;&lt;/alt-periodical&gt;&lt;pages&gt;347-54&lt;/pages&gt;&lt;volume&gt;72&lt;/volume&gt;&lt;number&gt;4&lt;/number&gt;&lt;keywords&gt;&lt;keyword&gt;Adult&lt;/keyword&gt;&lt;keyword&gt;Brain/*physiology&lt;/keyword&gt;&lt;keyword&gt;*Brain Mapping&lt;/keyword&gt;&lt;keyword&gt;Humans&lt;/keyword&gt;&lt;keyword&gt;Magnetic Resonance Imaging&lt;/keyword&gt;&lt;keyword&gt;Nerve Net/*physiology&lt;/keyword&gt;&lt;keyword&gt;Neurofeedback/*methods&lt;/keyword&gt;&lt;keyword&gt;Young Adult&lt;/keyword&gt;&lt;/keywords&gt;&lt;dates&gt;&lt;year&gt;2012&lt;/year&gt;&lt;pub-dates&gt;&lt;date&gt;Apr&lt;/date&gt;&lt;/pub-dates&gt;&lt;/dates&gt;&lt;isbn&gt;1872-8111 (Electronic)&amp;#xD;0168-0102 (Linking)&lt;/isbn&gt;&lt;accession-num&gt;22285603&lt;/accession-num&gt;&lt;urls&gt;&lt;related-urls&gt;&lt;url&gt;http://www.ncbi.nlm.nih.gov/pubmed/22285603&lt;/url&gt;&lt;/related-urls&gt;&lt;/urls&gt;&lt;electronic-resource-num&gt;10.1016/j.neures.2012.01.002&lt;/electronic-resource-num&gt;&lt;/record&gt;&lt;/Cite&gt;&lt;/EndNote&gt;</w:instrText>
      </w:r>
      <w:r w:rsidR="00CB0B88">
        <w:rPr>
          <w:color w:val="2F2E31"/>
        </w:rPr>
        <w:fldChar w:fldCharType="separate"/>
      </w:r>
      <w:r w:rsidR="00CB0B88">
        <w:rPr>
          <w:noProof/>
          <w:color w:val="2F2E31"/>
        </w:rPr>
        <w:t>(</w:t>
      </w:r>
      <w:hyperlink w:anchor="_ENREF_18" w:tooltip="Lee, 2012 #236" w:history="1">
        <w:r w:rsidR="00BE7532">
          <w:rPr>
            <w:noProof/>
            <w:color w:val="2F2E31"/>
          </w:rPr>
          <w:t>Lee et al., 2012</w:t>
        </w:r>
      </w:hyperlink>
      <w:r w:rsidR="00CB0B88">
        <w:rPr>
          <w:noProof/>
          <w:color w:val="2F2E31"/>
        </w:rPr>
        <w:t>)</w:t>
      </w:r>
      <w:r w:rsidR="00CB0B88">
        <w:rPr>
          <w:color w:val="2F2E31"/>
        </w:rPr>
        <w:fldChar w:fldCharType="end"/>
      </w:r>
      <w:r w:rsidR="00303A81">
        <w:rPr>
          <w:color w:val="2F2E31"/>
        </w:rPr>
        <w:t xml:space="preserve"> </w:t>
      </w:r>
      <w:r>
        <w:rPr>
          <w:color w:val="2F2E31"/>
        </w:rPr>
        <w:t>in the regulation process per se. However, th</w:t>
      </w:r>
      <w:r w:rsidR="00CB0B88">
        <w:rPr>
          <w:color w:val="2F2E31"/>
        </w:rPr>
        <w:t>ese</w:t>
      </w:r>
      <w:r>
        <w:rPr>
          <w:color w:val="2F2E31"/>
        </w:rPr>
        <w:t xml:space="preserve"> stud</w:t>
      </w:r>
      <w:r w:rsidR="00CB0B88">
        <w:rPr>
          <w:color w:val="2F2E31"/>
        </w:rPr>
        <w:t>ies</w:t>
      </w:r>
      <w:r>
        <w:rPr>
          <w:color w:val="2F2E31"/>
        </w:rPr>
        <w:t xml:space="preserve"> did not explicitly explore the brain network responsible for feedback regulation.</w:t>
      </w:r>
    </w:p>
    <w:p w14:paraId="31F536CB" w14:textId="5CA2A3DC" w:rsidR="006303AB" w:rsidRDefault="00F92D7A" w:rsidP="00434171">
      <w:pPr>
        <w:spacing w:line="360" w:lineRule="auto"/>
        <w:jc w:val="both"/>
        <w:rPr>
          <w:color w:val="2F2E31"/>
        </w:rPr>
      </w:pPr>
      <w:r>
        <w:rPr>
          <w:color w:val="2F2E31"/>
        </w:rPr>
        <w:t xml:space="preserve">In the current investigation, we specifically assess the brain network mediating regulation in </w:t>
      </w:r>
      <w:proofErr w:type="spellStart"/>
      <w:r>
        <w:rPr>
          <w:color w:val="2F2E31"/>
        </w:rPr>
        <w:t>rt</w:t>
      </w:r>
      <w:proofErr w:type="spellEnd"/>
      <w:r>
        <w:rPr>
          <w:color w:val="2F2E31"/>
        </w:rPr>
        <w:t>-fMRI neurofeedback. We assume</w:t>
      </w:r>
      <w:r w:rsidR="000B0CBF">
        <w:rPr>
          <w:color w:val="2F2E31"/>
        </w:rPr>
        <w:t xml:space="preserve"> that </w:t>
      </w:r>
      <w:r w:rsidR="00176C4F">
        <w:rPr>
          <w:color w:val="2F2E31"/>
        </w:rPr>
        <w:t xml:space="preserve">regardless of the target region, </w:t>
      </w:r>
      <w:r w:rsidR="000B0CBF">
        <w:rPr>
          <w:color w:val="2F2E31"/>
        </w:rPr>
        <w:t xml:space="preserve">the same </w:t>
      </w:r>
      <w:r w:rsidR="000677B3">
        <w:rPr>
          <w:color w:val="2F2E31"/>
        </w:rPr>
        <w:t>brain network is</w:t>
      </w:r>
      <w:r w:rsidR="000B0CBF">
        <w:rPr>
          <w:color w:val="2F2E31"/>
        </w:rPr>
        <w:t xml:space="preserve"> involved in </w:t>
      </w:r>
      <w:r w:rsidR="006C0DAB">
        <w:rPr>
          <w:color w:val="2F2E31"/>
        </w:rPr>
        <w:t xml:space="preserve">the </w:t>
      </w:r>
      <w:r w:rsidR="000B0CBF">
        <w:rPr>
          <w:color w:val="2F2E31"/>
        </w:rPr>
        <w:t>regulation</w:t>
      </w:r>
      <w:r w:rsidR="006C0DAB">
        <w:rPr>
          <w:color w:val="2F2E31"/>
        </w:rPr>
        <w:t xml:space="preserve"> per se</w:t>
      </w:r>
      <w:proofErr w:type="gramStart"/>
      <w:r>
        <w:rPr>
          <w:color w:val="2F2E31"/>
        </w:rPr>
        <w:t>,.</w:t>
      </w:r>
      <w:proofErr w:type="gramEnd"/>
      <w:r>
        <w:rPr>
          <w:color w:val="2F2E31"/>
        </w:rPr>
        <w:t xml:space="preserve"> Consequently,</w:t>
      </w:r>
      <w:r w:rsidR="000B0CBF">
        <w:rPr>
          <w:color w:val="2F2E31"/>
        </w:rPr>
        <w:t xml:space="preserve"> we perfo</w:t>
      </w:r>
      <w:r>
        <w:rPr>
          <w:color w:val="2F2E31"/>
        </w:rPr>
        <w:t>r</w:t>
      </w:r>
      <w:r w:rsidR="000B0CBF">
        <w:rPr>
          <w:color w:val="2F2E31"/>
        </w:rPr>
        <w:t xml:space="preserve">med a </w:t>
      </w:r>
      <w:proofErr w:type="spellStart"/>
      <w:proofErr w:type="gramStart"/>
      <w:r w:rsidR="00A52B4F">
        <w:rPr>
          <w:color w:val="2F2E31"/>
        </w:rPr>
        <w:t>meta</w:t>
      </w:r>
      <w:proofErr w:type="gramEnd"/>
      <w:r w:rsidR="000B0CBF">
        <w:rPr>
          <w:color w:val="2F2E31"/>
        </w:rPr>
        <w:t xml:space="preserve"> analysis</w:t>
      </w:r>
      <w:proofErr w:type="spellEnd"/>
      <w:r w:rsidR="000B0CBF">
        <w:rPr>
          <w:color w:val="2F2E31"/>
        </w:rPr>
        <w:t xml:space="preserve"> </w:t>
      </w:r>
      <w:r>
        <w:rPr>
          <w:color w:val="2F2E31"/>
        </w:rPr>
        <w:t>across</w:t>
      </w:r>
      <w:r w:rsidR="000B0CBF">
        <w:rPr>
          <w:color w:val="2F2E31"/>
        </w:rPr>
        <w:t xml:space="preserve"> multiple </w:t>
      </w:r>
      <w:r>
        <w:rPr>
          <w:color w:val="2F2E31"/>
        </w:rPr>
        <w:t xml:space="preserve">previously reported </w:t>
      </w:r>
      <w:proofErr w:type="spellStart"/>
      <w:r w:rsidR="000B0CBF">
        <w:rPr>
          <w:color w:val="2F2E31"/>
        </w:rPr>
        <w:t>rt</w:t>
      </w:r>
      <w:proofErr w:type="spellEnd"/>
      <w:r w:rsidR="000B0CBF">
        <w:rPr>
          <w:color w:val="2F2E31"/>
        </w:rPr>
        <w:t>-fMRI neurofeedback studies</w:t>
      </w:r>
      <w:r w:rsidR="000705CC">
        <w:rPr>
          <w:color w:val="2F2E31"/>
        </w:rPr>
        <w:t xml:space="preserve"> with different target regions</w:t>
      </w:r>
      <w:r w:rsidR="000B0CBF">
        <w:rPr>
          <w:color w:val="2F2E31"/>
        </w:rPr>
        <w:t xml:space="preserve">. </w:t>
      </w:r>
      <w:r w:rsidR="000705CC">
        <w:rPr>
          <w:color w:val="2F2E31"/>
        </w:rPr>
        <w:t xml:space="preserve">In particular, we hypothesize </w:t>
      </w:r>
      <w:r w:rsidR="000B0CBF">
        <w:rPr>
          <w:color w:val="2F2E31"/>
        </w:rPr>
        <w:t>that</w:t>
      </w:r>
      <w:r w:rsidR="00801FE7">
        <w:rPr>
          <w:color w:val="2F2E31"/>
        </w:rPr>
        <w:t xml:space="preserve"> when analyzing multiple studies with different target regions, </w:t>
      </w:r>
      <w:r w:rsidR="000B0CBF">
        <w:rPr>
          <w:color w:val="2F2E31"/>
        </w:rPr>
        <w:lastRenderedPageBreak/>
        <w:t xml:space="preserve">activations related to regulation </w:t>
      </w:r>
      <w:r w:rsidR="00A52B4F">
        <w:rPr>
          <w:color w:val="2F2E31"/>
        </w:rPr>
        <w:t>must be</w:t>
      </w:r>
      <w:r w:rsidR="000B0CBF">
        <w:rPr>
          <w:color w:val="2F2E31"/>
        </w:rPr>
        <w:t xml:space="preserve"> consistent </w:t>
      </w:r>
      <w:r w:rsidR="00A52B4F">
        <w:rPr>
          <w:color w:val="2F2E31"/>
        </w:rPr>
        <w:t xml:space="preserve">and, </w:t>
      </w:r>
      <w:r w:rsidR="005965E8">
        <w:rPr>
          <w:color w:val="2F2E31"/>
        </w:rPr>
        <w:t>therefore</w:t>
      </w:r>
      <w:r w:rsidR="00A52B4F">
        <w:rPr>
          <w:color w:val="2F2E31"/>
        </w:rPr>
        <w:t>,</w:t>
      </w:r>
      <w:r w:rsidR="005965E8">
        <w:rPr>
          <w:color w:val="2F2E31"/>
        </w:rPr>
        <w:t xml:space="preserve"> remain</w:t>
      </w:r>
      <w:r w:rsidR="00A52B4F">
        <w:rPr>
          <w:color w:val="2F2E31"/>
        </w:rPr>
        <w:t>,</w:t>
      </w:r>
      <w:r w:rsidR="000B0CBF">
        <w:rPr>
          <w:color w:val="2F2E31"/>
        </w:rPr>
        <w:t xml:space="preserve"> while target-region-specific effects will cancel </w:t>
      </w:r>
      <w:r w:rsidR="00F90EC8">
        <w:rPr>
          <w:color w:val="2F2E31"/>
        </w:rPr>
        <w:t>out</w:t>
      </w:r>
      <w:r w:rsidR="00675FF7">
        <w:rPr>
          <w:color w:val="2F2E31"/>
        </w:rPr>
        <w:t>.</w:t>
      </w:r>
      <w:r w:rsidR="000B0CBF">
        <w:rPr>
          <w:color w:val="2F2E31"/>
        </w:rPr>
        <w:t xml:space="preserve"> </w:t>
      </w:r>
      <w:r w:rsidR="006303AB">
        <w:rPr>
          <w:color w:val="2F2E31"/>
        </w:rPr>
        <w:br w:type="page"/>
      </w:r>
    </w:p>
    <w:p w14:paraId="2A6E221D" w14:textId="77094234" w:rsidR="00446C4D" w:rsidRPr="006303AB" w:rsidRDefault="006303AB" w:rsidP="00434171">
      <w:pPr>
        <w:spacing w:line="360" w:lineRule="auto"/>
        <w:jc w:val="both"/>
        <w:rPr>
          <w:color w:val="2F2E31"/>
          <w:sz w:val="28"/>
          <w:szCs w:val="28"/>
        </w:rPr>
      </w:pPr>
      <w:r w:rsidRPr="006303AB">
        <w:rPr>
          <w:color w:val="2F2E31"/>
          <w:sz w:val="28"/>
          <w:szCs w:val="28"/>
        </w:rPr>
        <w:lastRenderedPageBreak/>
        <w:t>Material and Methods</w:t>
      </w:r>
    </w:p>
    <w:p w14:paraId="6B8EF1C0" w14:textId="65DD4769" w:rsidR="00863DAD" w:rsidRPr="00863DAD" w:rsidRDefault="00863DAD" w:rsidP="00327F87">
      <w:pPr>
        <w:spacing w:line="360" w:lineRule="auto"/>
        <w:jc w:val="both"/>
        <w:rPr>
          <w:color w:val="2F2E31"/>
          <w:sz w:val="28"/>
          <w:szCs w:val="28"/>
        </w:rPr>
      </w:pPr>
      <w:r w:rsidRPr="00863DAD">
        <w:rPr>
          <w:color w:val="2F2E31"/>
          <w:sz w:val="28"/>
          <w:szCs w:val="28"/>
        </w:rPr>
        <w:t>Study selection</w:t>
      </w:r>
    </w:p>
    <w:p w14:paraId="44116AA4" w14:textId="77777777" w:rsidR="000705CC" w:rsidRDefault="006303AB" w:rsidP="00327F87">
      <w:pPr>
        <w:spacing w:line="360" w:lineRule="auto"/>
        <w:jc w:val="both"/>
        <w:rPr>
          <w:color w:val="2F2E31"/>
        </w:rPr>
      </w:pPr>
      <w:r>
        <w:rPr>
          <w:color w:val="2F2E31"/>
        </w:rPr>
        <w:t xml:space="preserve">Studies were selected based on a Web of Knowledge </w:t>
      </w:r>
      <w:r w:rsidR="00327F87" w:rsidRPr="00327F87">
        <w:rPr>
          <w:color w:val="2F2E31"/>
        </w:rPr>
        <w:t xml:space="preserve">(https://apps.webofknowledge.com) </w:t>
      </w:r>
      <w:r>
        <w:rPr>
          <w:color w:val="2F2E31"/>
        </w:rPr>
        <w:t>search for the keywords:</w:t>
      </w:r>
      <w:r w:rsidR="00327F87" w:rsidRPr="00327F87">
        <w:rPr>
          <w:color w:val="2F2E31"/>
        </w:rPr>
        <w:t xml:space="preserve"> “real time fMRI”,</w:t>
      </w:r>
      <w:r w:rsidR="00327F87">
        <w:rPr>
          <w:color w:val="2F2E31"/>
        </w:rPr>
        <w:t xml:space="preserve"> </w:t>
      </w:r>
      <w:r w:rsidR="00327F87" w:rsidRPr="00327F87">
        <w:rPr>
          <w:color w:val="2F2E31"/>
        </w:rPr>
        <w:t>"real time functional” or “</w:t>
      </w:r>
      <w:proofErr w:type="spellStart"/>
      <w:r w:rsidR="00327F87" w:rsidRPr="00327F87">
        <w:rPr>
          <w:color w:val="2F2E31"/>
        </w:rPr>
        <w:t>rtfMRI</w:t>
      </w:r>
      <w:proofErr w:type="spellEnd"/>
      <w:r w:rsidR="00327F87" w:rsidRPr="00327F87">
        <w:rPr>
          <w:color w:val="2F2E31"/>
        </w:rPr>
        <w:t>” (in January 2014) as well as studies indicated in the real-time community (rtfmri@sympa.ethz.ch) literature updates.</w:t>
      </w:r>
      <w:r w:rsidR="00327F87">
        <w:rPr>
          <w:color w:val="2F2E31"/>
        </w:rPr>
        <w:t xml:space="preserve"> </w:t>
      </w:r>
      <w:r w:rsidR="00863DAD">
        <w:rPr>
          <w:color w:val="2F2E31"/>
        </w:rPr>
        <w:t>This search provided us with a total of 316 p</w:t>
      </w:r>
      <w:r w:rsidR="000705CC">
        <w:rPr>
          <w:color w:val="2F2E31"/>
        </w:rPr>
        <w:t>ublications. Next, we used the following</w:t>
      </w:r>
      <w:r w:rsidR="00863DAD">
        <w:rPr>
          <w:color w:val="2F2E31"/>
        </w:rPr>
        <w:t xml:space="preserve"> selection criteria</w:t>
      </w:r>
      <w:r w:rsidR="000705CC">
        <w:rPr>
          <w:color w:val="2F2E31"/>
        </w:rPr>
        <w:t xml:space="preserve">: </w:t>
      </w:r>
    </w:p>
    <w:p w14:paraId="13CDF93D" w14:textId="71BA388F" w:rsidR="000705CC" w:rsidRDefault="000705CC" w:rsidP="000705CC">
      <w:pPr>
        <w:pStyle w:val="Listenabsatz"/>
        <w:numPr>
          <w:ilvl w:val="0"/>
          <w:numId w:val="1"/>
        </w:numPr>
        <w:spacing w:line="360" w:lineRule="auto"/>
        <w:jc w:val="both"/>
        <w:rPr>
          <w:color w:val="2F2E31"/>
        </w:rPr>
      </w:pPr>
      <w:r>
        <w:rPr>
          <w:color w:val="2F2E31"/>
        </w:rPr>
        <w:t xml:space="preserve">Real-time fMRI neurofeedback </w:t>
      </w:r>
    </w:p>
    <w:p w14:paraId="74B2EE90" w14:textId="5FDF5301" w:rsidR="000705CC" w:rsidRPr="000705CC" w:rsidRDefault="00327F87" w:rsidP="000705CC">
      <w:pPr>
        <w:pStyle w:val="Listenabsatz"/>
        <w:numPr>
          <w:ilvl w:val="0"/>
          <w:numId w:val="1"/>
        </w:numPr>
        <w:spacing w:line="360" w:lineRule="auto"/>
        <w:jc w:val="both"/>
        <w:rPr>
          <w:color w:val="2F2E31"/>
        </w:rPr>
      </w:pPr>
      <w:r w:rsidRPr="000705CC">
        <w:rPr>
          <w:color w:val="2F2E31"/>
        </w:rPr>
        <w:t>1.5 or 3 T</w:t>
      </w:r>
      <w:r w:rsidR="00863DAD" w:rsidRPr="000705CC">
        <w:rPr>
          <w:color w:val="2F2E31"/>
        </w:rPr>
        <w:t xml:space="preserve"> </w:t>
      </w:r>
    </w:p>
    <w:p w14:paraId="7BE87E71" w14:textId="77777777" w:rsidR="000705CC" w:rsidRDefault="000705CC" w:rsidP="000705CC">
      <w:pPr>
        <w:pStyle w:val="Listenabsatz"/>
        <w:numPr>
          <w:ilvl w:val="0"/>
          <w:numId w:val="1"/>
        </w:numPr>
        <w:spacing w:line="360" w:lineRule="auto"/>
        <w:jc w:val="both"/>
        <w:rPr>
          <w:color w:val="2F2E31"/>
        </w:rPr>
      </w:pPr>
      <w:r>
        <w:rPr>
          <w:color w:val="2F2E31"/>
        </w:rPr>
        <w:t>Only</w:t>
      </w:r>
      <w:r w:rsidR="00327F87" w:rsidRPr="000705CC">
        <w:rPr>
          <w:color w:val="2F2E31"/>
        </w:rPr>
        <w:t xml:space="preserve"> healthy subjects </w:t>
      </w:r>
    </w:p>
    <w:p w14:paraId="06717406" w14:textId="1309539D" w:rsidR="000705CC" w:rsidRDefault="000705CC" w:rsidP="000705CC">
      <w:pPr>
        <w:pStyle w:val="Listenabsatz"/>
        <w:numPr>
          <w:ilvl w:val="0"/>
          <w:numId w:val="1"/>
        </w:numPr>
        <w:spacing w:line="360" w:lineRule="auto"/>
        <w:jc w:val="both"/>
        <w:rPr>
          <w:color w:val="2F2E31"/>
        </w:rPr>
      </w:pPr>
      <w:r>
        <w:rPr>
          <w:color w:val="2F2E31"/>
        </w:rPr>
        <w:t>At least four subjects</w:t>
      </w:r>
    </w:p>
    <w:p w14:paraId="0498040A" w14:textId="1898BA9C" w:rsidR="000705CC" w:rsidRDefault="000705CC" w:rsidP="000705CC">
      <w:pPr>
        <w:pStyle w:val="Listenabsatz"/>
        <w:numPr>
          <w:ilvl w:val="0"/>
          <w:numId w:val="1"/>
        </w:numPr>
        <w:spacing w:line="360" w:lineRule="auto"/>
        <w:jc w:val="both"/>
        <w:rPr>
          <w:color w:val="2F2E31"/>
        </w:rPr>
      </w:pPr>
      <w:r>
        <w:rPr>
          <w:color w:val="2F2E31"/>
        </w:rPr>
        <w:t>A</w:t>
      </w:r>
      <w:r w:rsidR="00327F87" w:rsidRPr="000705CC">
        <w:rPr>
          <w:color w:val="2F2E31"/>
        </w:rPr>
        <w:t xml:space="preserve">t least </w:t>
      </w:r>
      <w:r>
        <w:rPr>
          <w:color w:val="2F2E31"/>
        </w:rPr>
        <w:t>three</w:t>
      </w:r>
      <w:r w:rsidR="00327F87" w:rsidRPr="000705CC">
        <w:rPr>
          <w:color w:val="2F2E31"/>
        </w:rPr>
        <w:t xml:space="preserve"> neurofeedback runs</w:t>
      </w:r>
    </w:p>
    <w:p w14:paraId="5CD987A5" w14:textId="26C5ADA2" w:rsidR="00327F87" w:rsidRPr="000705CC" w:rsidRDefault="00863DAD" w:rsidP="000705CC">
      <w:pPr>
        <w:spacing w:line="360" w:lineRule="auto"/>
        <w:jc w:val="both"/>
        <w:rPr>
          <w:color w:val="2F2E31"/>
        </w:rPr>
      </w:pPr>
      <w:r w:rsidRPr="000705CC">
        <w:rPr>
          <w:color w:val="2F2E31"/>
        </w:rPr>
        <w:t xml:space="preserve">28 studies complied with these criteria and we therefore contacted the corresponding author. In total, 12 corresponding authors agreed to provide us with the raw data of </w:t>
      </w:r>
      <w:r w:rsidR="00A6268E">
        <w:rPr>
          <w:color w:val="2F2E31"/>
        </w:rPr>
        <w:t>12</w:t>
      </w:r>
      <w:r w:rsidR="00FF1C47" w:rsidRPr="000705CC">
        <w:rPr>
          <w:color w:val="2F2E31"/>
        </w:rPr>
        <w:t xml:space="preserve"> </w:t>
      </w:r>
      <w:r w:rsidRPr="000705CC">
        <w:rPr>
          <w:color w:val="2F2E31"/>
        </w:rPr>
        <w:t>studies that were used for the analysis.</w:t>
      </w:r>
    </w:p>
    <w:p w14:paraId="22340E7D" w14:textId="77777777" w:rsidR="000705CC" w:rsidRDefault="000705CC" w:rsidP="00327F87">
      <w:pPr>
        <w:spacing w:line="360" w:lineRule="auto"/>
        <w:jc w:val="both"/>
        <w:rPr>
          <w:color w:val="2F2E31"/>
        </w:rPr>
      </w:pPr>
    </w:p>
    <w:p w14:paraId="421C8C14" w14:textId="3B192F9C" w:rsidR="000705CC" w:rsidRPr="001707E2" w:rsidRDefault="000705CC" w:rsidP="00327F87">
      <w:pPr>
        <w:spacing w:line="360" w:lineRule="auto"/>
        <w:jc w:val="both"/>
        <w:rPr>
          <w:color w:val="2F2E31"/>
          <w:sz w:val="28"/>
          <w:szCs w:val="28"/>
        </w:rPr>
      </w:pPr>
      <w:r w:rsidRPr="001707E2">
        <w:rPr>
          <w:color w:val="2F2E31"/>
          <w:sz w:val="28"/>
          <w:szCs w:val="28"/>
        </w:rPr>
        <w:t>Included studies</w:t>
      </w:r>
    </w:p>
    <w:p w14:paraId="0F708AF1" w14:textId="33424E55" w:rsidR="00863DAD" w:rsidRPr="00327F87" w:rsidRDefault="001707E2" w:rsidP="00327F87">
      <w:pPr>
        <w:spacing w:line="360" w:lineRule="auto"/>
        <w:jc w:val="both"/>
        <w:rPr>
          <w:color w:val="2F2E31"/>
        </w:rPr>
      </w:pPr>
      <w:r>
        <w:rPr>
          <w:color w:val="2F2E31"/>
        </w:rPr>
        <w:t xml:space="preserve">We were able to obtain 12 studies targeting nine different regions of </w:t>
      </w:r>
      <w:proofErr w:type="gramStart"/>
      <w:r>
        <w:rPr>
          <w:color w:val="2F2E31"/>
        </w:rPr>
        <w:t>interest.,</w:t>
      </w:r>
      <w:proofErr w:type="gramEnd"/>
      <w:r>
        <w:rPr>
          <w:color w:val="2F2E31"/>
        </w:rPr>
        <w:t xml:space="preserve"> notably the insula (5), amygdala (2),primary motor cortex (1), premotor cortex (1), auditory cortex (1), visual cortex (1), anterior cingulate cortex (1), ventral tegmental area (1) and the ventrolateral prefrontal cortex (1). Overall, a total of 175 subjects performed 899 neurofeedback runs.  The studies are summarized in table 1.</w:t>
      </w:r>
    </w:p>
    <w:tbl>
      <w:tblPr>
        <w:tblpPr w:leftFromText="180" w:rightFromText="180" w:vertAnchor="text" w:horzAnchor="page" w:tblpX="1501" w:tblpY="-1439"/>
        <w:tblW w:w="9650" w:type="dxa"/>
        <w:tblCellMar>
          <w:left w:w="0" w:type="dxa"/>
          <w:right w:w="0" w:type="dxa"/>
        </w:tblCellMar>
        <w:tblLook w:val="04A0" w:firstRow="1" w:lastRow="0" w:firstColumn="1" w:lastColumn="0" w:noHBand="0" w:noVBand="1"/>
      </w:tblPr>
      <w:tblGrid>
        <w:gridCol w:w="1089"/>
        <w:gridCol w:w="1206"/>
        <w:gridCol w:w="381"/>
        <w:gridCol w:w="921"/>
        <w:gridCol w:w="827"/>
        <w:gridCol w:w="1332"/>
        <w:gridCol w:w="1135"/>
        <w:gridCol w:w="738"/>
        <w:gridCol w:w="773"/>
        <w:gridCol w:w="1248"/>
      </w:tblGrid>
      <w:tr w:rsidR="00EA1FD2" w:rsidRPr="0068373F" w14:paraId="59174653" w14:textId="77777777" w:rsidTr="00176C4F">
        <w:trPr>
          <w:trHeight w:val="1395"/>
        </w:trPr>
        <w:tc>
          <w:tcPr>
            <w:tcW w:w="1089"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0A0BD534" w14:textId="77777777" w:rsidR="00EA1FD2" w:rsidRPr="0068373F" w:rsidRDefault="00EA1FD2" w:rsidP="00176C4F">
            <w:pPr>
              <w:spacing w:line="360" w:lineRule="auto"/>
              <w:jc w:val="both"/>
              <w:rPr>
                <w:color w:val="2F2E31"/>
                <w:sz w:val="22"/>
                <w:szCs w:val="22"/>
              </w:rPr>
            </w:pPr>
            <w:r w:rsidRPr="0068373F">
              <w:rPr>
                <w:bCs/>
                <w:color w:val="2F2E31"/>
                <w:sz w:val="22"/>
                <w:szCs w:val="22"/>
              </w:rPr>
              <w:lastRenderedPageBreak/>
              <w:t>Study</w:t>
            </w:r>
          </w:p>
        </w:tc>
        <w:tc>
          <w:tcPr>
            <w:tcW w:w="1206"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02FEEEE2" w14:textId="77777777" w:rsidR="00EA1FD2" w:rsidRPr="0068373F" w:rsidRDefault="00EA1FD2" w:rsidP="00176C4F">
            <w:pPr>
              <w:spacing w:line="360" w:lineRule="auto"/>
              <w:jc w:val="both"/>
              <w:rPr>
                <w:color w:val="2F2E31"/>
                <w:sz w:val="22"/>
                <w:szCs w:val="22"/>
              </w:rPr>
            </w:pPr>
            <w:r w:rsidRPr="0068373F">
              <w:rPr>
                <w:bCs/>
                <w:color w:val="2F2E31"/>
                <w:sz w:val="22"/>
                <w:szCs w:val="22"/>
              </w:rPr>
              <w:t>Target area</w:t>
            </w:r>
          </w:p>
        </w:tc>
        <w:tc>
          <w:tcPr>
            <w:tcW w:w="381"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091EFB8E" w14:textId="77777777" w:rsidR="00EA1FD2" w:rsidRPr="0068373F" w:rsidRDefault="00EA1FD2" w:rsidP="00176C4F">
            <w:pPr>
              <w:spacing w:line="360" w:lineRule="auto"/>
              <w:jc w:val="both"/>
              <w:rPr>
                <w:color w:val="2F2E31"/>
                <w:sz w:val="22"/>
                <w:szCs w:val="22"/>
              </w:rPr>
            </w:pPr>
            <w:r w:rsidRPr="0068373F">
              <w:rPr>
                <w:bCs/>
                <w:color w:val="2F2E31"/>
                <w:sz w:val="22"/>
                <w:szCs w:val="22"/>
              </w:rPr>
              <w:t>N</w:t>
            </w:r>
          </w:p>
        </w:tc>
        <w:tc>
          <w:tcPr>
            <w:tcW w:w="921"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04A52F33" w14:textId="77777777" w:rsidR="00EA1FD2" w:rsidRPr="0068373F" w:rsidRDefault="00EA1FD2" w:rsidP="00176C4F">
            <w:pPr>
              <w:spacing w:line="360" w:lineRule="auto"/>
              <w:jc w:val="both"/>
              <w:rPr>
                <w:color w:val="2F2E31"/>
                <w:sz w:val="22"/>
                <w:szCs w:val="22"/>
              </w:rPr>
            </w:pPr>
            <w:r w:rsidRPr="0068373F">
              <w:rPr>
                <w:bCs/>
                <w:color w:val="2F2E31"/>
                <w:sz w:val="22"/>
                <w:szCs w:val="22"/>
              </w:rPr>
              <w:t>Sessions</w:t>
            </w:r>
          </w:p>
        </w:tc>
        <w:tc>
          <w:tcPr>
            <w:tcW w:w="827"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5010779E" w14:textId="77777777" w:rsidR="00EA1FD2" w:rsidRPr="0068373F" w:rsidRDefault="00EA1FD2" w:rsidP="00176C4F">
            <w:pPr>
              <w:spacing w:line="360" w:lineRule="auto"/>
              <w:jc w:val="both"/>
              <w:rPr>
                <w:color w:val="2F2E31"/>
                <w:sz w:val="22"/>
                <w:szCs w:val="22"/>
              </w:rPr>
            </w:pPr>
            <w:r w:rsidRPr="0068373F">
              <w:rPr>
                <w:bCs/>
                <w:color w:val="2F2E31"/>
                <w:sz w:val="22"/>
                <w:szCs w:val="22"/>
              </w:rPr>
              <w:t>Runs per Session</w:t>
            </w:r>
          </w:p>
        </w:tc>
        <w:tc>
          <w:tcPr>
            <w:tcW w:w="1332"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22C9D543" w14:textId="77777777" w:rsidR="00EA1FD2" w:rsidRPr="0068373F" w:rsidRDefault="00EA1FD2" w:rsidP="00176C4F">
            <w:pPr>
              <w:spacing w:line="360" w:lineRule="auto"/>
              <w:jc w:val="both"/>
              <w:rPr>
                <w:color w:val="2F2E31"/>
                <w:sz w:val="22"/>
                <w:szCs w:val="22"/>
              </w:rPr>
            </w:pPr>
            <w:r w:rsidRPr="0068373F">
              <w:rPr>
                <w:bCs/>
                <w:color w:val="2F2E31"/>
                <w:sz w:val="22"/>
                <w:szCs w:val="22"/>
              </w:rPr>
              <w:t>Regulation</w:t>
            </w:r>
          </w:p>
        </w:tc>
        <w:tc>
          <w:tcPr>
            <w:tcW w:w="1135"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340732F9" w14:textId="77777777" w:rsidR="00EA1FD2" w:rsidRPr="0068373F" w:rsidRDefault="00EA1FD2" w:rsidP="00176C4F">
            <w:pPr>
              <w:spacing w:line="360" w:lineRule="auto"/>
              <w:jc w:val="both"/>
              <w:rPr>
                <w:color w:val="2F2E31"/>
                <w:sz w:val="22"/>
                <w:szCs w:val="22"/>
              </w:rPr>
            </w:pPr>
            <w:r w:rsidRPr="0068373F">
              <w:rPr>
                <w:bCs/>
                <w:color w:val="2F2E31"/>
                <w:sz w:val="22"/>
                <w:szCs w:val="22"/>
              </w:rPr>
              <w:t>External stimuli</w:t>
            </w:r>
          </w:p>
        </w:tc>
        <w:tc>
          <w:tcPr>
            <w:tcW w:w="738"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133B46D0" w14:textId="77777777" w:rsidR="00EA1FD2" w:rsidRPr="0068373F" w:rsidRDefault="00EA1FD2" w:rsidP="00176C4F">
            <w:pPr>
              <w:spacing w:line="360" w:lineRule="auto"/>
              <w:jc w:val="both"/>
              <w:rPr>
                <w:color w:val="2F2E31"/>
                <w:sz w:val="22"/>
                <w:szCs w:val="22"/>
              </w:rPr>
            </w:pPr>
            <w:r w:rsidRPr="0068373F">
              <w:rPr>
                <w:bCs/>
                <w:color w:val="2F2E31"/>
                <w:sz w:val="22"/>
                <w:szCs w:val="22"/>
              </w:rPr>
              <w:t>Blocks per run</w:t>
            </w:r>
          </w:p>
        </w:tc>
        <w:tc>
          <w:tcPr>
            <w:tcW w:w="773"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6418508F" w14:textId="77777777" w:rsidR="00EA1FD2" w:rsidRPr="0068373F" w:rsidRDefault="00EA1FD2" w:rsidP="00176C4F">
            <w:pPr>
              <w:spacing w:line="360" w:lineRule="auto"/>
              <w:jc w:val="both"/>
              <w:rPr>
                <w:color w:val="2F2E31"/>
                <w:sz w:val="22"/>
                <w:szCs w:val="22"/>
              </w:rPr>
            </w:pPr>
            <w:r w:rsidRPr="0068373F">
              <w:rPr>
                <w:bCs/>
                <w:color w:val="2F2E31"/>
                <w:sz w:val="22"/>
                <w:szCs w:val="22"/>
              </w:rPr>
              <w:t>Length of block [s]</w:t>
            </w:r>
          </w:p>
        </w:tc>
        <w:tc>
          <w:tcPr>
            <w:tcW w:w="1248" w:type="dxa"/>
            <w:tcBorders>
              <w:top w:val="single" w:sz="4" w:space="0" w:color="auto"/>
              <w:left w:val="single" w:sz="4" w:space="0" w:color="auto"/>
              <w:bottom w:val="single" w:sz="4" w:space="0" w:color="auto"/>
              <w:right w:val="single" w:sz="4" w:space="0" w:color="auto"/>
            </w:tcBorders>
            <w:shd w:val="clear" w:color="auto" w:fill="8DB3E2" w:themeFill="text2" w:themeFillTint="66"/>
            <w:tcMar>
              <w:top w:w="60" w:type="dxa"/>
              <w:left w:w="60" w:type="dxa"/>
              <w:bottom w:w="60" w:type="dxa"/>
              <w:right w:w="60" w:type="dxa"/>
            </w:tcMar>
            <w:vAlign w:val="center"/>
            <w:hideMark/>
          </w:tcPr>
          <w:p w14:paraId="13D7643B" w14:textId="77777777" w:rsidR="00EA1FD2" w:rsidRPr="0068373F" w:rsidRDefault="00EA1FD2" w:rsidP="00176C4F">
            <w:pPr>
              <w:spacing w:line="360" w:lineRule="auto"/>
              <w:jc w:val="both"/>
              <w:rPr>
                <w:color w:val="2F2E31"/>
                <w:sz w:val="22"/>
                <w:szCs w:val="22"/>
              </w:rPr>
            </w:pPr>
            <w:r w:rsidRPr="0068373F">
              <w:rPr>
                <w:bCs/>
                <w:color w:val="2F2E31"/>
                <w:sz w:val="22"/>
                <w:szCs w:val="22"/>
              </w:rPr>
              <w:t>Type of localizer</w:t>
            </w:r>
          </w:p>
          <w:p w14:paraId="492CDC96" w14:textId="77777777" w:rsidR="00EA1FD2" w:rsidRPr="0068373F" w:rsidRDefault="00EA1FD2" w:rsidP="00176C4F">
            <w:pPr>
              <w:spacing w:line="360" w:lineRule="auto"/>
              <w:jc w:val="both"/>
              <w:rPr>
                <w:color w:val="2F2E31"/>
                <w:sz w:val="22"/>
                <w:szCs w:val="22"/>
              </w:rPr>
            </w:pPr>
          </w:p>
        </w:tc>
      </w:tr>
      <w:tr w:rsidR="00EA1FD2" w:rsidRPr="0068373F" w14:paraId="24B2B0B9"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CF1C434" w14:textId="77777777" w:rsidR="00EA1FD2" w:rsidRPr="0068373F" w:rsidRDefault="00EA1FD2" w:rsidP="00176C4F">
            <w:pPr>
              <w:spacing w:line="360" w:lineRule="auto"/>
              <w:rPr>
                <w:b/>
                <w:color w:val="2F2E31"/>
                <w:sz w:val="22"/>
                <w:szCs w:val="22"/>
              </w:rPr>
            </w:pPr>
            <w:r w:rsidRPr="0068373F">
              <w:rPr>
                <w:b/>
                <w:bCs/>
                <w:color w:val="2F2E31"/>
                <w:sz w:val="22"/>
                <w:szCs w:val="22"/>
              </w:rPr>
              <w:t>Berman et al. (2011)</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200E7D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Motor Cortex</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47CBF58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0</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698347B" w14:textId="10F682DD" w:rsidR="00EA1FD2" w:rsidRPr="0068373F" w:rsidRDefault="00D94078" w:rsidP="00176C4F">
            <w:pPr>
              <w:spacing w:line="360" w:lineRule="auto"/>
              <w:jc w:val="both"/>
              <w:rPr>
                <w:b/>
                <w:color w:val="2F2E31"/>
                <w:sz w:val="22"/>
                <w:szCs w:val="22"/>
              </w:rPr>
            </w:pPr>
            <w:r>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4822421A"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54EBD2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8BC707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0336E8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5</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0232C9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071B17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0343E0AC"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6327868" w14:textId="77777777" w:rsidR="00EA1FD2" w:rsidRPr="0068373F" w:rsidRDefault="00EA1FD2" w:rsidP="00176C4F">
            <w:pPr>
              <w:spacing w:line="360" w:lineRule="auto"/>
              <w:rPr>
                <w:b/>
                <w:color w:val="2F2E31"/>
                <w:sz w:val="22"/>
                <w:szCs w:val="22"/>
              </w:rPr>
            </w:pPr>
            <w:r w:rsidRPr="0068373F">
              <w:rPr>
                <w:b/>
                <w:bCs/>
                <w:color w:val="2F2E31"/>
                <w:sz w:val="22"/>
                <w:szCs w:val="22"/>
              </w:rPr>
              <w:t>Berman et al. (2013)</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94212E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rostral Insula</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6DBCD0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3</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9549C31" w14:textId="183528AA" w:rsidR="00EA1FD2" w:rsidRPr="0068373F" w:rsidRDefault="00D94078" w:rsidP="00176C4F">
            <w:pPr>
              <w:spacing w:line="360" w:lineRule="auto"/>
              <w:jc w:val="both"/>
              <w:rPr>
                <w:b/>
                <w:color w:val="2F2E31"/>
                <w:sz w:val="22"/>
                <w:szCs w:val="22"/>
              </w:rPr>
            </w:pPr>
            <w:r>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DF8F52B"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2E245B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D99682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13E795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4</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4C2B7A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D0C7DD4"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7B6D3A01"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E0ED1DE" w14:textId="77777777" w:rsidR="00EA1FD2" w:rsidRPr="0068373F" w:rsidRDefault="00EA1FD2" w:rsidP="00176C4F">
            <w:pPr>
              <w:spacing w:line="360" w:lineRule="auto"/>
              <w:rPr>
                <w:b/>
                <w:color w:val="2F2E31"/>
                <w:sz w:val="22"/>
                <w:szCs w:val="22"/>
              </w:rPr>
            </w:pPr>
            <w:proofErr w:type="spellStart"/>
            <w:r w:rsidRPr="0068373F">
              <w:rPr>
                <w:b/>
                <w:bCs/>
                <w:color w:val="2F2E31"/>
                <w:sz w:val="22"/>
                <w:szCs w:val="22"/>
              </w:rPr>
              <w:t>Brühl</w:t>
            </w:r>
            <w:proofErr w:type="spellEnd"/>
            <w:r w:rsidRPr="0068373F">
              <w:rPr>
                <w:b/>
                <w:bCs/>
                <w:color w:val="2F2E31"/>
                <w:sz w:val="22"/>
                <w:szCs w:val="22"/>
              </w:rPr>
              <w:t xml:space="preserve"> et al. (2013)</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9961201"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Amygdala</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D3DB7D6"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6</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3C24FC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4</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07C5B1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3, total: 8-11 runs</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DC05A19"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DOWN, NO</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374D66D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visual (pictures)</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F70412B"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0</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080E564"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BECEDD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1989D456" w14:textId="77777777" w:rsidTr="00176C4F">
        <w:trPr>
          <w:trHeight w:val="930"/>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8572922" w14:textId="77777777" w:rsidR="00EA1FD2" w:rsidRPr="0068373F" w:rsidRDefault="00EA1FD2" w:rsidP="00176C4F">
            <w:pPr>
              <w:spacing w:line="360" w:lineRule="auto"/>
              <w:rPr>
                <w:b/>
                <w:color w:val="2F2E31"/>
                <w:sz w:val="22"/>
                <w:szCs w:val="22"/>
              </w:rPr>
            </w:pPr>
            <w:r w:rsidRPr="0068373F">
              <w:rPr>
                <w:b/>
                <w:bCs/>
                <w:color w:val="2F2E31"/>
                <w:sz w:val="22"/>
                <w:szCs w:val="22"/>
              </w:rPr>
              <w:t>Hui et al</w:t>
            </w:r>
            <w:proofErr w:type="gramStart"/>
            <w:r w:rsidRPr="0068373F">
              <w:rPr>
                <w:b/>
                <w:bCs/>
                <w:color w:val="2F2E31"/>
                <w:sz w:val="22"/>
                <w:szCs w:val="22"/>
              </w:rPr>
              <w:t>..</w:t>
            </w:r>
            <w:proofErr w:type="gramEnd"/>
            <w:r w:rsidRPr="0068373F">
              <w:rPr>
                <w:b/>
                <w:bCs/>
                <w:color w:val="2F2E31"/>
                <w:sz w:val="22"/>
                <w:szCs w:val="22"/>
              </w:rPr>
              <w:t xml:space="preserve"> (2014)</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2D1BF11"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Premotor Cortex</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39BAE1E"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2</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6737E8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7CAD644"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B8AD009"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75BC13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610FE15"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7</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4F0129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9061615"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0084F5B9"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7A39D44" w14:textId="77777777" w:rsidR="00EA1FD2" w:rsidRPr="0068373F" w:rsidRDefault="00EA1FD2" w:rsidP="00176C4F">
            <w:pPr>
              <w:spacing w:line="360" w:lineRule="auto"/>
              <w:rPr>
                <w:b/>
                <w:color w:val="2F2E31"/>
                <w:sz w:val="22"/>
                <w:szCs w:val="22"/>
              </w:rPr>
            </w:pPr>
            <w:r w:rsidRPr="0068373F">
              <w:rPr>
                <w:b/>
                <w:bCs/>
                <w:color w:val="2F2E31"/>
                <w:sz w:val="22"/>
                <w:szCs w:val="22"/>
              </w:rPr>
              <w:t>Johnston et al. (2010)</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3AD5121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VLPFC, IC, others</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B24EFA1"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7</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309A816"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4824176"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416343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2DF095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417607C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2</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8152779"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E98370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6E73FA1A"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7D36153" w14:textId="77777777" w:rsidR="00EA1FD2" w:rsidRPr="0068373F" w:rsidRDefault="00EA1FD2" w:rsidP="00176C4F">
            <w:pPr>
              <w:spacing w:line="360" w:lineRule="auto"/>
              <w:rPr>
                <w:b/>
                <w:color w:val="2F2E31"/>
                <w:sz w:val="22"/>
                <w:szCs w:val="22"/>
              </w:rPr>
            </w:pPr>
            <w:proofErr w:type="spellStart"/>
            <w:r w:rsidRPr="0068373F">
              <w:rPr>
                <w:b/>
                <w:bCs/>
                <w:color w:val="2F2E31"/>
                <w:sz w:val="22"/>
                <w:szCs w:val="22"/>
              </w:rPr>
              <w:t>Paret</w:t>
            </w:r>
            <w:proofErr w:type="spellEnd"/>
            <w:r w:rsidRPr="0068373F">
              <w:rPr>
                <w:b/>
                <w:bCs/>
                <w:color w:val="2F2E31"/>
                <w:sz w:val="22"/>
                <w:szCs w:val="22"/>
              </w:rPr>
              <w:t xml:space="preserve"> et al. (2014)</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3495996"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Amygdala</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FFEA9D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6</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7C5A2A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3FE81F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5CCC6A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DOWN</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BED0FE5"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visual (pictures)</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0876BE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5</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0643611A"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4-26</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1F0D04D"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11838DC3" w14:textId="77777777" w:rsidTr="00176C4F">
        <w:trPr>
          <w:trHeight w:val="156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24EB95E" w14:textId="77777777" w:rsidR="00EA1FD2" w:rsidRPr="0068373F" w:rsidRDefault="00EA1FD2" w:rsidP="00176C4F">
            <w:pPr>
              <w:spacing w:line="360" w:lineRule="auto"/>
              <w:rPr>
                <w:b/>
                <w:color w:val="2F2E31"/>
                <w:sz w:val="22"/>
                <w:szCs w:val="22"/>
              </w:rPr>
            </w:pPr>
            <w:proofErr w:type="spellStart"/>
            <w:r w:rsidRPr="0068373F">
              <w:rPr>
                <w:b/>
                <w:bCs/>
                <w:color w:val="2F2E31"/>
                <w:sz w:val="22"/>
                <w:szCs w:val="22"/>
              </w:rPr>
              <w:t>Robineau</w:t>
            </w:r>
            <w:proofErr w:type="spellEnd"/>
            <w:r w:rsidRPr="0068373F">
              <w:rPr>
                <w:b/>
                <w:bCs/>
                <w:color w:val="2F2E31"/>
                <w:sz w:val="22"/>
                <w:szCs w:val="22"/>
              </w:rPr>
              <w:t xml:space="preserve"> et al. (2014)</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12A4A27"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Visual Cortex (</w:t>
            </w:r>
            <w:proofErr w:type="spellStart"/>
            <w:r w:rsidRPr="0068373F">
              <w:rPr>
                <w:b/>
                <w:bCs/>
                <w:color w:val="2F2E31"/>
                <w:sz w:val="22"/>
                <w:szCs w:val="22"/>
              </w:rPr>
              <w:t>interhem</w:t>
            </w:r>
            <w:proofErr w:type="spellEnd"/>
            <w:r w:rsidRPr="0068373F">
              <w:rPr>
                <w:b/>
                <w:bCs/>
                <w:color w:val="2F2E31"/>
                <w:sz w:val="22"/>
                <w:szCs w:val="22"/>
              </w:rPr>
              <w:t>. balance)</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E6B8F8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4</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F6D6A2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38E6B0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9ABE37A"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 (one hemisphere stronger than other one)</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2427831"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B09C47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0C3132C"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6C36843"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functional</w:t>
            </w:r>
          </w:p>
        </w:tc>
      </w:tr>
      <w:tr w:rsidR="00EA1FD2" w:rsidRPr="0068373F" w14:paraId="6F7BAEFC" w14:textId="77777777" w:rsidTr="00176C4F">
        <w:trPr>
          <w:trHeight w:val="930"/>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EE226E3" w14:textId="77777777" w:rsidR="00EA1FD2" w:rsidRPr="0068373F" w:rsidRDefault="00EA1FD2" w:rsidP="00176C4F">
            <w:pPr>
              <w:spacing w:line="360" w:lineRule="auto"/>
              <w:rPr>
                <w:b/>
                <w:color w:val="2F2E31"/>
                <w:sz w:val="22"/>
                <w:szCs w:val="22"/>
              </w:rPr>
            </w:pPr>
            <w:r w:rsidRPr="0068373F">
              <w:rPr>
                <w:b/>
                <w:bCs/>
                <w:color w:val="2F2E31"/>
                <w:sz w:val="22"/>
                <w:szCs w:val="22"/>
              </w:rPr>
              <w:t>Sulzer et al. (2013)</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4FAC36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SN/VTA</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3265640"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5</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0C7B24F"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810717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9DDCA3B"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CA417C4"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E30AE58"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9</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C9D2E46"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20</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5051822" w14:textId="77777777" w:rsidR="00EA1FD2" w:rsidRPr="0068373F" w:rsidRDefault="00EA1FD2" w:rsidP="00176C4F">
            <w:pPr>
              <w:spacing w:line="360" w:lineRule="auto"/>
              <w:jc w:val="both"/>
              <w:rPr>
                <w:b/>
                <w:color w:val="2F2E31"/>
                <w:sz w:val="22"/>
                <w:szCs w:val="22"/>
              </w:rPr>
            </w:pPr>
            <w:r w:rsidRPr="0068373F">
              <w:rPr>
                <w:b/>
                <w:bCs/>
                <w:color w:val="2F2E31"/>
                <w:sz w:val="22"/>
                <w:szCs w:val="22"/>
              </w:rPr>
              <w:t>anatomical</w:t>
            </w:r>
          </w:p>
        </w:tc>
      </w:tr>
      <w:tr w:rsidR="00EA1FD2" w:rsidRPr="0068373F" w14:paraId="5F70A66B"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6F4E331" w14:textId="77777777" w:rsidR="00EA1FD2" w:rsidRPr="0068373F" w:rsidRDefault="00EA1FD2" w:rsidP="00176C4F">
            <w:pPr>
              <w:spacing w:line="360" w:lineRule="auto"/>
              <w:rPr>
                <w:color w:val="2F2E31"/>
                <w:sz w:val="22"/>
                <w:szCs w:val="22"/>
              </w:rPr>
            </w:pPr>
            <w:proofErr w:type="spellStart"/>
            <w:r w:rsidRPr="0068373F">
              <w:rPr>
                <w:color w:val="2F2E31"/>
                <w:sz w:val="22"/>
                <w:szCs w:val="22"/>
              </w:rPr>
              <w:t>Emmert</w:t>
            </w:r>
            <w:proofErr w:type="spellEnd"/>
            <w:r w:rsidRPr="0068373F">
              <w:rPr>
                <w:color w:val="2F2E31"/>
                <w:sz w:val="22"/>
                <w:szCs w:val="22"/>
              </w:rPr>
              <w:t xml:space="preserve"> et al. (2014) -AIC</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2BBCD380" w14:textId="77777777" w:rsidR="00EA1FD2" w:rsidRPr="0068373F" w:rsidRDefault="00EA1FD2" w:rsidP="00176C4F">
            <w:pPr>
              <w:spacing w:line="360" w:lineRule="auto"/>
              <w:jc w:val="both"/>
              <w:rPr>
                <w:color w:val="2F2E31"/>
                <w:sz w:val="22"/>
                <w:szCs w:val="22"/>
              </w:rPr>
            </w:pPr>
            <w:r w:rsidRPr="0068373F">
              <w:rPr>
                <w:color w:val="2F2E31"/>
                <w:sz w:val="22"/>
                <w:szCs w:val="22"/>
              </w:rPr>
              <w:t>anterior Insula</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60AA35B" w14:textId="77777777" w:rsidR="00EA1FD2" w:rsidRPr="0068373F" w:rsidRDefault="00EA1FD2" w:rsidP="00176C4F">
            <w:pPr>
              <w:spacing w:line="360" w:lineRule="auto"/>
              <w:jc w:val="both"/>
              <w:rPr>
                <w:color w:val="2F2E31"/>
                <w:sz w:val="22"/>
                <w:szCs w:val="22"/>
              </w:rPr>
            </w:pPr>
            <w:r w:rsidRPr="0068373F">
              <w:rPr>
                <w:color w:val="2F2E31"/>
                <w:sz w:val="22"/>
                <w:szCs w:val="22"/>
              </w:rPr>
              <w:t>14</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12982F8" w14:textId="77777777" w:rsidR="00EA1FD2" w:rsidRPr="0068373F" w:rsidRDefault="00EA1FD2" w:rsidP="00176C4F">
            <w:pPr>
              <w:spacing w:line="360" w:lineRule="auto"/>
              <w:jc w:val="both"/>
              <w:rPr>
                <w:color w:val="2F2E31"/>
                <w:sz w:val="22"/>
                <w:szCs w:val="22"/>
              </w:rPr>
            </w:pPr>
            <w:r w:rsidRPr="0068373F">
              <w:rPr>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09244AE"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6617FDB" w14:textId="77777777" w:rsidR="00EA1FD2" w:rsidRPr="0068373F" w:rsidRDefault="00EA1FD2" w:rsidP="00176C4F">
            <w:pPr>
              <w:spacing w:line="360" w:lineRule="auto"/>
              <w:jc w:val="both"/>
              <w:rPr>
                <w:color w:val="2F2E31"/>
                <w:sz w:val="22"/>
                <w:szCs w:val="22"/>
              </w:rPr>
            </w:pPr>
            <w:r w:rsidRPr="0068373F">
              <w:rPr>
                <w:color w:val="2F2E31"/>
                <w:sz w:val="22"/>
                <w:szCs w:val="22"/>
              </w:rPr>
              <w:t>DOWN</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572DAAF" w14:textId="77777777" w:rsidR="00EA1FD2" w:rsidRPr="0068373F" w:rsidRDefault="00EA1FD2" w:rsidP="00176C4F">
            <w:pPr>
              <w:spacing w:line="360" w:lineRule="auto"/>
              <w:jc w:val="both"/>
              <w:rPr>
                <w:color w:val="2F2E31"/>
                <w:sz w:val="22"/>
                <w:szCs w:val="22"/>
              </w:rPr>
            </w:pPr>
            <w:r w:rsidRPr="0068373F">
              <w:rPr>
                <w:color w:val="2F2E31"/>
                <w:sz w:val="22"/>
                <w:szCs w:val="22"/>
              </w:rPr>
              <w:t>pain</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23C5B84"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08FBF2D" w14:textId="77777777" w:rsidR="00EA1FD2" w:rsidRPr="0068373F" w:rsidRDefault="00EA1FD2" w:rsidP="00176C4F">
            <w:pPr>
              <w:spacing w:line="360" w:lineRule="auto"/>
              <w:jc w:val="both"/>
              <w:rPr>
                <w:color w:val="2F2E31"/>
                <w:sz w:val="22"/>
                <w:szCs w:val="22"/>
              </w:rPr>
            </w:pPr>
            <w:r w:rsidRPr="0068373F">
              <w:rPr>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5A61496" w14:textId="77777777" w:rsidR="00EA1FD2" w:rsidRPr="0068373F" w:rsidRDefault="00EA1FD2" w:rsidP="00176C4F">
            <w:pPr>
              <w:spacing w:line="360" w:lineRule="auto"/>
              <w:jc w:val="both"/>
              <w:rPr>
                <w:color w:val="2F2E31"/>
                <w:sz w:val="22"/>
                <w:szCs w:val="22"/>
              </w:rPr>
            </w:pPr>
            <w:r w:rsidRPr="0068373F">
              <w:rPr>
                <w:color w:val="2F2E31"/>
                <w:sz w:val="22"/>
                <w:szCs w:val="22"/>
              </w:rPr>
              <w:t>functional</w:t>
            </w:r>
          </w:p>
        </w:tc>
      </w:tr>
      <w:tr w:rsidR="00EA1FD2" w:rsidRPr="0068373F" w14:paraId="30B77415"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FAD2E3C" w14:textId="77777777" w:rsidR="00EA1FD2" w:rsidRPr="0068373F" w:rsidRDefault="00EA1FD2" w:rsidP="00176C4F">
            <w:pPr>
              <w:spacing w:line="360" w:lineRule="auto"/>
              <w:rPr>
                <w:color w:val="2F2E31"/>
                <w:sz w:val="22"/>
                <w:szCs w:val="22"/>
              </w:rPr>
            </w:pPr>
            <w:proofErr w:type="spellStart"/>
            <w:r w:rsidRPr="0068373F">
              <w:rPr>
                <w:color w:val="2F2E31"/>
                <w:sz w:val="22"/>
                <w:szCs w:val="22"/>
              </w:rPr>
              <w:lastRenderedPageBreak/>
              <w:t>Emmert</w:t>
            </w:r>
            <w:proofErr w:type="spellEnd"/>
            <w:r w:rsidRPr="0068373F">
              <w:rPr>
                <w:color w:val="2F2E31"/>
                <w:sz w:val="22"/>
                <w:szCs w:val="22"/>
              </w:rPr>
              <w:t xml:space="preserve"> et al. (2014) -ACC</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1D3AC0F" w14:textId="77777777" w:rsidR="00EA1FD2" w:rsidRPr="0068373F" w:rsidRDefault="00EA1FD2" w:rsidP="00176C4F">
            <w:pPr>
              <w:spacing w:line="360" w:lineRule="auto"/>
              <w:jc w:val="both"/>
              <w:rPr>
                <w:color w:val="2F2E31"/>
                <w:sz w:val="22"/>
                <w:szCs w:val="22"/>
              </w:rPr>
            </w:pPr>
            <w:r w:rsidRPr="0068373F">
              <w:rPr>
                <w:color w:val="2F2E31"/>
                <w:sz w:val="22"/>
                <w:szCs w:val="22"/>
              </w:rPr>
              <w:t>ACC</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07C8375" w14:textId="77777777" w:rsidR="00EA1FD2" w:rsidRPr="0068373F" w:rsidRDefault="00EA1FD2" w:rsidP="00176C4F">
            <w:pPr>
              <w:spacing w:line="360" w:lineRule="auto"/>
              <w:jc w:val="both"/>
              <w:rPr>
                <w:color w:val="2F2E31"/>
                <w:sz w:val="22"/>
                <w:szCs w:val="22"/>
              </w:rPr>
            </w:pPr>
            <w:r w:rsidRPr="0068373F">
              <w:rPr>
                <w:color w:val="2F2E31"/>
                <w:sz w:val="22"/>
                <w:szCs w:val="22"/>
              </w:rPr>
              <w:t>14</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3CBE855" w14:textId="77777777" w:rsidR="00EA1FD2" w:rsidRPr="0068373F" w:rsidRDefault="00EA1FD2" w:rsidP="00176C4F">
            <w:pPr>
              <w:spacing w:line="360" w:lineRule="auto"/>
              <w:jc w:val="both"/>
              <w:rPr>
                <w:color w:val="2F2E31"/>
                <w:sz w:val="22"/>
                <w:szCs w:val="22"/>
              </w:rPr>
            </w:pPr>
            <w:r w:rsidRPr="0068373F">
              <w:rPr>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09CF400"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04965CA" w14:textId="77777777" w:rsidR="00EA1FD2" w:rsidRPr="0068373F" w:rsidRDefault="00EA1FD2" w:rsidP="00176C4F">
            <w:pPr>
              <w:spacing w:line="360" w:lineRule="auto"/>
              <w:jc w:val="both"/>
              <w:rPr>
                <w:color w:val="2F2E31"/>
                <w:sz w:val="22"/>
                <w:szCs w:val="22"/>
              </w:rPr>
            </w:pPr>
            <w:r w:rsidRPr="0068373F">
              <w:rPr>
                <w:color w:val="2F2E31"/>
                <w:sz w:val="22"/>
                <w:szCs w:val="22"/>
              </w:rPr>
              <w:t>DOWN</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5AD2BC4A" w14:textId="77777777" w:rsidR="00EA1FD2" w:rsidRPr="0068373F" w:rsidRDefault="00EA1FD2" w:rsidP="00176C4F">
            <w:pPr>
              <w:spacing w:line="360" w:lineRule="auto"/>
              <w:jc w:val="both"/>
              <w:rPr>
                <w:color w:val="2F2E31"/>
                <w:sz w:val="22"/>
                <w:szCs w:val="22"/>
              </w:rPr>
            </w:pPr>
            <w:r w:rsidRPr="0068373F">
              <w:rPr>
                <w:color w:val="2F2E31"/>
                <w:sz w:val="22"/>
                <w:szCs w:val="22"/>
              </w:rPr>
              <w:t>pain</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18E4EC7"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B7117B7" w14:textId="77777777" w:rsidR="00EA1FD2" w:rsidRPr="0068373F" w:rsidRDefault="00EA1FD2" w:rsidP="00176C4F">
            <w:pPr>
              <w:spacing w:line="360" w:lineRule="auto"/>
              <w:jc w:val="both"/>
              <w:rPr>
                <w:color w:val="2F2E31"/>
                <w:sz w:val="22"/>
                <w:szCs w:val="22"/>
              </w:rPr>
            </w:pPr>
            <w:r w:rsidRPr="0068373F">
              <w:rPr>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CA77EC7" w14:textId="77777777" w:rsidR="00EA1FD2" w:rsidRPr="0068373F" w:rsidRDefault="00EA1FD2" w:rsidP="00176C4F">
            <w:pPr>
              <w:spacing w:line="360" w:lineRule="auto"/>
              <w:jc w:val="both"/>
              <w:rPr>
                <w:color w:val="2F2E31"/>
                <w:sz w:val="22"/>
                <w:szCs w:val="22"/>
              </w:rPr>
            </w:pPr>
            <w:r w:rsidRPr="0068373F">
              <w:rPr>
                <w:color w:val="2F2E31"/>
                <w:sz w:val="22"/>
                <w:szCs w:val="22"/>
              </w:rPr>
              <w:t>functional</w:t>
            </w:r>
          </w:p>
        </w:tc>
      </w:tr>
      <w:tr w:rsidR="00EA1FD2" w:rsidRPr="0068373F" w14:paraId="06797A84" w14:textId="77777777" w:rsidTr="00176C4F">
        <w:trPr>
          <w:trHeight w:val="4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8ED10AA" w14:textId="77777777" w:rsidR="00EA1FD2" w:rsidRPr="0068373F" w:rsidRDefault="00EA1FD2" w:rsidP="00176C4F">
            <w:pPr>
              <w:spacing w:line="360" w:lineRule="auto"/>
              <w:rPr>
                <w:color w:val="2F2E31"/>
                <w:sz w:val="22"/>
                <w:szCs w:val="22"/>
              </w:rPr>
            </w:pPr>
            <w:r w:rsidRPr="0068373F">
              <w:rPr>
                <w:color w:val="2F2E31"/>
                <w:sz w:val="22"/>
                <w:szCs w:val="22"/>
              </w:rPr>
              <w:t>Frank et al. (2012)</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9A504BB" w14:textId="77777777" w:rsidR="00EA1FD2" w:rsidRPr="0068373F" w:rsidRDefault="00EA1FD2" w:rsidP="00176C4F">
            <w:pPr>
              <w:spacing w:line="360" w:lineRule="auto"/>
              <w:jc w:val="both"/>
              <w:rPr>
                <w:color w:val="2F2E31"/>
                <w:sz w:val="22"/>
                <w:szCs w:val="22"/>
              </w:rPr>
            </w:pPr>
            <w:r w:rsidRPr="0068373F">
              <w:rPr>
                <w:color w:val="2F2E31"/>
                <w:sz w:val="22"/>
                <w:szCs w:val="22"/>
              </w:rPr>
              <w:t>anterior Insula</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AB32B8A" w14:textId="77777777" w:rsidR="00EA1FD2" w:rsidRPr="0068373F" w:rsidRDefault="00EA1FD2" w:rsidP="00176C4F">
            <w:pPr>
              <w:spacing w:line="360" w:lineRule="auto"/>
              <w:jc w:val="both"/>
              <w:rPr>
                <w:color w:val="2F2E31"/>
                <w:sz w:val="22"/>
                <w:szCs w:val="22"/>
              </w:rPr>
            </w:pPr>
            <w:r w:rsidRPr="0068373F">
              <w:rPr>
                <w:color w:val="2F2E31"/>
                <w:sz w:val="22"/>
                <w:szCs w:val="22"/>
              </w:rPr>
              <w:t>21</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69A0A0C" w14:textId="77777777" w:rsidR="00EA1FD2" w:rsidRPr="0068373F" w:rsidRDefault="00EA1FD2" w:rsidP="00176C4F">
            <w:pPr>
              <w:spacing w:line="360" w:lineRule="auto"/>
              <w:jc w:val="both"/>
              <w:rPr>
                <w:color w:val="2F2E31"/>
                <w:sz w:val="22"/>
                <w:szCs w:val="22"/>
              </w:rPr>
            </w:pPr>
            <w:r w:rsidRPr="0068373F">
              <w:rPr>
                <w:color w:val="2F2E31"/>
                <w:sz w:val="22"/>
                <w:szCs w:val="22"/>
              </w:rPr>
              <w:t>2</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3E80620D" w14:textId="77777777" w:rsidR="00EA1FD2" w:rsidRPr="0068373F" w:rsidRDefault="00EA1FD2" w:rsidP="00176C4F">
            <w:pPr>
              <w:spacing w:line="360" w:lineRule="auto"/>
              <w:jc w:val="both"/>
              <w:rPr>
                <w:color w:val="2F2E31"/>
                <w:sz w:val="22"/>
                <w:szCs w:val="22"/>
              </w:rPr>
            </w:pPr>
            <w:r w:rsidRPr="0068373F">
              <w:rPr>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5E3E5195" w14:textId="77777777" w:rsidR="00EA1FD2" w:rsidRPr="0068373F" w:rsidRDefault="00EA1FD2" w:rsidP="00176C4F">
            <w:pPr>
              <w:spacing w:line="360" w:lineRule="auto"/>
              <w:jc w:val="both"/>
              <w:rPr>
                <w:color w:val="2F2E31"/>
                <w:sz w:val="22"/>
                <w:szCs w:val="22"/>
              </w:rPr>
            </w:pPr>
            <w:r w:rsidRPr="0068373F">
              <w:rPr>
                <w:color w:val="2F2E31"/>
                <w:sz w:val="22"/>
                <w:szCs w:val="22"/>
              </w:rPr>
              <w:t>UP</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7CC9833" w14:textId="77777777" w:rsidR="00EA1FD2" w:rsidRPr="0068373F" w:rsidRDefault="00EA1FD2" w:rsidP="00176C4F">
            <w:pPr>
              <w:spacing w:line="360" w:lineRule="auto"/>
              <w:jc w:val="both"/>
              <w:rPr>
                <w:color w:val="2F2E31"/>
                <w:sz w:val="22"/>
                <w:szCs w:val="22"/>
              </w:rPr>
            </w:pPr>
            <w:r w:rsidRPr="0068373F">
              <w:rPr>
                <w:color w:val="2F2E31"/>
                <w:sz w:val="22"/>
                <w:szCs w:val="22"/>
              </w:rPr>
              <w:t>-</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EF7928E" w14:textId="77777777" w:rsidR="00EA1FD2" w:rsidRPr="0068373F" w:rsidRDefault="00EA1FD2" w:rsidP="00176C4F">
            <w:pPr>
              <w:spacing w:line="360" w:lineRule="auto"/>
              <w:jc w:val="both"/>
              <w:rPr>
                <w:color w:val="2F2E31"/>
                <w:sz w:val="22"/>
                <w:szCs w:val="22"/>
              </w:rPr>
            </w:pPr>
            <w:r w:rsidRPr="0068373F">
              <w:rPr>
                <w:color w:val="2F2E31"/>
                <w:sz w:val="22"/>
                <w:szCs w:val="22"/>
              </w:rPr>
              <w:t>7</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ABE03A4" w14:textId="77777777" w:rsidR="00EA1FD2" w:rsidRPr="0068373F" w:rsidRDefault="00EA1FD2" w:rsidP="00176C4F">
            <w:pPr>
              <w:spacing w:line="360" w:lineRule="auto"/>
              <w:jc w:val="both"/>
              <w:rPr>
                <w:color w:val="2F2E31"/>
                <w:sz w:val="22"/>
                <w:szCs w:val="22"/>
              </w:rPr>
            </w:pPr>
            <w:r w:rsidRPr="0068373F">
              <w:rPr>
                <w:color w:val="2F2E31"/>
                <w:sz w:val="22"/>
                <w:szCs w:val="22"/>
              </w:rPr>
              <w:t>30</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069E6AF2" w14:textId="77777777" w:rsidR="00EA1FD2" w:rsidRPr="0068373F" w:rsidRDefault="00EA1FD2" w:rsidP="00176C4F">
            <w:pPr>
              <w:spacing w:line="360" w:lineRule="auto"/>
              <w:jc w:val="both"/>
              <w:rPr>
                <w:color w:val="2F2E31"/>
                <w:sz w:val="22"/>
                <w:szCs w:val="22"/>
              </w:rPr>
            </w:pPr>
            <w:r w:rsidRPr="0068373F">
              <w:rPr>
                <w:color w:val="2F2E31"/>
                <w:sz w:val="22"/>
                <w:szCs w:val="22"/>
              </w:rPr>
              <w:t>anatomical</w:t>
            </w:r>
          </w:p>
        </w:tc>
      </w:tr>
      <w:tr w:rsidR="00EA1FD2" w:rsidRPr="0068373F" w14:paraId="42A5BB5C" w14:textId="77777777" w:rsidTr="00176C4F">
        <w:trPr>
          <w:trHeight w:val="495"/>
        </w:trPr>
        <w:tc>
          <w:tcPr>
            <w:tcW w:w="1089"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D5DE10F" w14:textId="77777777" w:rsidR="00EA1FD2" w:rsidRPr="0068373F" w:rsidRDefault="00EA1FD2" w:rsidP="00176C4F">
            <w:pPr>
              <w:spacing w:line="360" w:lineRule="auto"/>
              <w:rPr>
                <w:color w:val="2F2E31"/>
                <w:sz w:val="22"/>
                <w:szCs w:val="22"/>
              </w:rPr>
            </w:pPr>
            <w:r w:rsidRPr="0068373F">
              <w:rPr>
                <w:color w:val="2F2E31"/>
                <w:sz w:val="22"/>
                <w:szCs w:val="22"/>
              </w:rPr>
              <w:t>Haller et al. (2013)</w:t>
            </w:r>
          </w:p>
        </w:tc>
        <w:tc>
          <w:tcPr>
            <w:tcW w:w="1206"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58FE4C1" w14:textId="77777777" w:rsidR="00EA1FD2" w:rsidRPr="0068373F" w:rsidRDefault="00EA1FD2" w:rsidP="00176C4F">
            <w:pPr>
              <w:spacing w:line="360" w:lineRule="auto"/>
              <w:jc w:val="both"/>
              <w:rPr>
                <w:color w:val="2F2E31"/>
                <w:sz w:val="22"/>
                <w:szCs w:val="22"/>
              </w:rPr>
            </w:pPr>
            <w:r w:rsidRPr="0068373F">
              <w:rPr>
                <w:color w:val="2F2E31"/>
                <w:sz w:val="22"/>
                <w:szCs w:val="22"/>
              </w:rPr>
              <w:t>Auditory Cortex</w:t>
            </w:r>
          </w:p>
        </w:tc>
        <w:tc>
          <w:tcPr>
            <w:tcW w:w="38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4C476D98" w14:textId="77777777" w:rsidR="00EA1FD2" w:rsidRPr="0068373F" w:rsidRDefault="00EA1FD2" w:rsidP="00176C4F">
            <w:pPr>
              <w:spacing w:line="360" w:lineRule="auto"/>
              <w:jc w:val="both"/>
              <w:rPr>
                <w:color w:val="2F2E31"/>
                <w:sz w:val="22"/>
                <w:szCs w:val="22"/>
              </w:rPr>
            </w:pPr>
            <w:r w:rsidRPr="0068373F">
              <w:rPr>
                <w:color w:val="2F2E31"/>
                <w:sz w:val="22"/>
                <w:szCs w:val="22"/>
              </w:rPr>
              <w:t>12</w:t>
            </w:r>
          </w:p>
        </w:tc>
        <w:tc>
          <w:tcPr>
            <w:tcW w:w="921"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6B4443DF"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827"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4ECB22E"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1332"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77C6566" w14:textId="77777777" w:rsidR="00EA1FD2" w:rsidRPr="0068373F" w:rsidRDefault="00EA1FD2" w:rsidP="00176C4F">
            <w:pPr>
              <w:spacing w:line="360" w:lineRule="auto"/>
              <w:jc w:val="both"/>
              <w:rPr>
                <w:color w:val="2F2E31"/>
                <w:sz w:val="22"/>
                <w:szCs w:val="22"/>
              </w:rPr>
            </w:pPr>
            <w:r w:rsidRPr="0068373F">
              <w:rPr>
                <w:color w:val="2F2E31"/>
                <w:sz w:val="22"/>
                <w:szCs w:val="22"/>
              </w:rPr>
              <w:t>DOWN</w:t>
            </w:r>
          </w:p>
        </w:tc>
        <w:tc>
          <w:tcPr>
            <w:tcW w:w="1135"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7A4B0053" w14:textId="77777777" w:rsidR="00EA1FD2" w:rsidRPr="0068373F" w:rsidRDefault="00EA1FD2" w:rsidP="00176C4F">
            <w:pPr>
              <w:spacing w:line="360" w:lineRule="auto"/>
              <w:jc w:val="both"/>
              <w:rPr>
                <w:color w:val="2F2E31"/>
                <w:sz w:val="22"/>
                <w:szCs w:val="22"/>
              </w:rPr>
            </w:pPr>
            <w:r w:rsidRPr="0068373F">
              <w:rPr>
                <w:color w:val="2F2E31"/>
                <w:sz w:val="22"/>
                <w:szCs w:val="22"/>
              </w:rPr>
              <w:t>auditory</w:t>
            </w:r>
          </w:p>
        </w:tc>
        <w:tc>
          <w:tcPr>
            <w:tcW w:w="73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2A585D2D" w14:textId="77777777" w:rsidR="00EA1FD2" w:rsidRPr="0068373F" w:rsidRDefault="00EA1FD2" w:rsidP="00176C4F">
            <w:pPr>
              <w:spacing w:line="360" w:lineRule="auto"/>
              <w:jc w:val="both"/>
              <w:rPr>
                <w:color w:val="2F2E31"/>
                <w:sz w:val="22"/>
                <w:szCs w:val="22"/>
              </w:rPr>
            </w:pPr>
            <w:r w:rsidRPr="0068373F">
              <w:rPr>
                <w:color w:val="2F2E31"/>
                <w:sz w:val="22"/>
                <w:szCs w:val="22"/>
              </w:rPr>
              <w:t>4</w:t>
            </w:r>
          </w:p>
        </w:tc>
        <w:tc>
          <w:tcPr>
            <w:tcW w:w="773"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1AFB45EA" w14:textId="77777777" w:rsidR="00EA1FD2" w:rsidRPr="0068373F" w:rsidRDefault="00EA1FD2" w:rsidP="00176C4F">
            <w:pPr>
              <w:spacing w:line="360" w:lineRule="auto"/>
              <w:jc w:val="both"/>
              <w:rPr>
                <w:color w:val="2F2E31"/>
                <w:sz w:val="22"/>
                <w:szCs w:val="22"/>
              </w:rPr>
            </w:pPr>
            <w:r w:rsidRPr="0068373F">
              <w:rPr>
                <w:color w:val="2F2E31"/>
                <w:sz w:val="22"/>
                <w:szCs w:val="22"/>
              </w:rPr>
              <w:t>58</w:t>
            </w:r>
          </w:p>
        </w:tc>
        <w:tc>
          <w:tcPr>
            <w:tcW w:w="1248" w:type="dxa"/>
            <w:tcBorders>
              <w:top w:val="single" w:sz="4" w:space="0" w:color="auto"/>
              <w:left w:val="single" w:sz="4" w:space="0" w:color="auto"/>
              <w:bottom w:val="single" w:sz="4" w:space="0" w:color="auto"/>
              <w:right w:val="single" w:sz="4" w:space="0" w:color="auto"/>
            </w:tcBorders>
            <w:shd w:val="clear" w:color="auto" w:fill="DCDEE0"/>
            <w:tcMar>
              <w:top w:w="60" w:type="dxa"/>
              <w:left w:w="60" w:type="dxa"/>
              <w:bottom w:w="60" w:type="dxa"/>
              <w:right w:w="60" w:type="dxa"/>
            </w:tcMar>
            <w:vAlign w:val="center"/>
            <w:hideMark/>
          </w:tcPr>
          <w:p w14:paraId="34B5EF2F" w14:textId="77777777" w:rsidR="00EA1FD2" w:rsidRPr="0068373F" w:rsidRDefault="00EA1FD2" w:rsidP="00176C4F">
            <w:pPr>
              <w:spacing w:line="360" w:lineRule="auto"/>
              <w:jc w:val="both"/>
              <w:rPr>
                <w:color w:val="2F2E31"/>
                <w:sz w:val="22"/>
                <w:szCs w:val="22"/>
              </w:rPr>
            </w:pPr>
            <w:r w:rsidRPr="0068373F">
              <w:rPr>
                <w:color w:val="2F2E31"/>
                <w:sz w:val="22"/>
                <w:szCs w:val="22"/>
              </w:rPr>
              <w:t>functional</w:t>
            </w:r>
          </w:p>
        </w:tc>
      </w:tr>
      <w:tr w:rsidR="00EA1FD2" w:rsidRPr="00327F87" w14:paraId="7AC378D6" w14:textId="77777777" w:rsidTr="00176C4F">
        <w:trPr>
          <w:trHeight w:val="780"/>
        </w:trPr>
        <w:tc>
          <w:tcPr>
            <w:tcW w:w="1089"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B1197BA" w14:textId="77777777" w:rsidR="00EA1FD2" w:rsidRPr="0068373F" w:rsidRDefault="00EA1FD2" w:rsidP="00176C4F">
            <w:pPr>
              <w:spacing w:line="360" w:lineRule="auto"/>
              <w:rPr>
                <w:color w:val="2F2E31"/>
                <w:sz w:val="22"/>
                <w:szCs w:val="22"/>
              </w:rPr>
            </w:pPr>
            <w:r w:rsidRPr="0068373F">
              <w:rPr>
                <w:color w:val="2F2E31"/>
                <w:sz w:val="22"/>
                <w:szCs w:val="22"/>
              </w:rPr>
              <w:t>Veit et al. (2012)</w:t>
            </w:r>
          </w:p>
        </w:tc>
        <w:tc>
          <w:tcPr>
            <w:tcW w:w="1206"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CF6BC93" w14:textId="77777777" w:rsidR="00EA1FD2" w:rsidRPr="0068373F" w:rsidRDefault="00EA1FD2" w:rsidP="00176C4F">
            <w:pPr>
              <w:spacing w:line="360" w:lineRule="auto"/>
              <w:jc w:val="both"/>
              <w:rPr>
                <w:color w:val="2F2E31"/>
                <w:sz w:val="22"/>
                <w:szCs w:val="22"/>
              </w:rPr>
            </w:pPr>
            <w:r w:rsidRPr="0068373F">
              <w:rPr>
                <w:color w:val="2F2E31"/>
                <w:sz w:val="22"/>
                <w:szCs w:val="22"/>
              </w:rPr>
              <w:t>anterior Insula</w:t>
            </w:r>
          </w:p>
        </w:tc>
        <w:tc>
          <w:tcPr>
            <w:tcW w:w="38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40AD0C93" w14:textId="77777777" w:rsidR="00EA1FD2" w:rsidRPr="0068373F" w:rsidRDefault="00EA1FD2" w:rsidP="00176C4F">
            <w:pPr>
              <w:spacing w:line="360" w:lineRule="auto"/>
              <w:jc w:val="both"/>
              <w:rPr>
                <w:color w:val="2F2E31"/>
                <w:sz w:val="22"/>
                <w:szCs w:val="22"/>
              </w:rPr>
            </w:pPr>
            <w:r w:rsidRPr="0068373F">
              <w:rPr>
                <w:color w:val="2F2E31"/>
                <w:sz w:val="22"/>
                <w:szCs w:val="22"/>
              </w:rPr>
              <w:t>11</w:t>
            </w:r>
          </w:p>
        </w:tc>
        <w:tc>
          <w:tcPr>
            <w:tcW w:w="921"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49C82D95" w14:textId="77777777" w:rsidR="00EA1FD2" w:rsidRPr="0068373F" w:rsidRDefault="00EA1FD2" w:rsidP="00176C4F">
            <w:pPr>
              <w:spacing w:line="360" w:lineRule="auto"/>
              <w:jc w:val="both"/>
              <w:rPr>
                <w:color w:val="2F2E31"/>
                <w:sz w:val="22"/>
                <w:szCs w:val="22"/>
              </w:rPr>
            </w:pPr>
            <w:r w:rsidRPr="0068373F">
              <w:rPr>
                <w:color w:val="2F2E31"/>
                <w:sz w:val="22"/>
                <w:szCs w:val="22"/>
              </w:rPr>
              <w:t>1</w:t>
            </w:r>
          </w:p>
        </w:tc>
        <w:tc>
          <w:tcPr>
            <w:tcW w:w="827"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F89803A" w14:textId="77777777" w:rsidR="00EA1FD2" w:rsidRPr="0068373F" w:rsidRDefault="00EA1FD2" w:rsidP="00176C4F">
            <w:pPr>
              <w:spacing w:line="360" w:lineRule="auto"/>
              <w:jc w:val="both"/>
              <w:rPr>
                <w:color w:val="2F2E31"/>
                <w:sz w:val="22"/>
                <w:szCs w:val="22"/>
              </w:rPr>
            </w:pPr>
            <w:r w:rsidRPr="0068373F">
              <w:rPr>
                <w:color w:val="2F2E31"/>
                <w:sz w:val="22"/>
                <w:szCs w:val="22"/>
              </w:rPr>
              <w:t>3</w:t>
            </w:r>
          </w:p>
        </w:tc>
        <w:tc>
          <w:tcPr>
            <w:tcW w:w="1332"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908F567" w14:textId="77777777" w:rsidR="00EA1FD2" w:rsidRPr="0068373F" w:rsidRDefault="00EA1FD2" w:rsidP="00176C4F">
            <w:pPr>
              <w:spacing w:line="360" w:lineRule="auto"/>
              <w:jc w:val="both"/>
              <w:rPr>
                <w:color w:val="2F2E31"/>
                <w:sz w:val="22"/>
                <w:szCs w:val="22"/>
              </w:rPr>
            </w:pPr>
            <w:r w:rsidRPr="0068373F">
              <w:rPr>
                <w:color w:val="2F2E31"/>
                <w:sz w:val="22"/>
                <w:szCs w:val="22"/>
              </w:rPr>
              <w:t>UP, DOWN, NO</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67BB636E" w14:textId="77777777" w:rsidR="00EA1FD2" w:rsidRPr="0068373F" w:rsidRDefault="00EA1FD2" w:rsidP="00176C4F">
            <w:pPr>
              <w:spacing w:line="360" w:lineRule="auto"/>
              <w:jc w:val="both"/>
              <w:rPr>
                <w:color w:val="2F2E31"/>
                <w:sz w:val="22"/>
                <w:szCs w:val="22"/>
              </w:rPr>
            </w:pPr>
            <w:r w:rsidRPr="0068373F">
              <w:rPr>
                <w:color w:val="2F2E31"/>
                <w:sz w:val="22"/>
                <w:szCs w:val="22"/>
              </w:rPr>
              <w:t>visual (pictures)</w:t>
            </w:r>
          </w:p>
        </w:tc>
        <w:tc>
          <w:tcPr>
            <w:tcW w:w="73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1AE26C46" w14:textId="77777777" w:rsidR="00EA1FD2" w:rsidRPr="0068373F" w:rsidRDefault="00EA1FD2" w:rsidP="00176C4F">
            <w:pPr>
              <w:spacing w:line="360" w:lineRule="auto"/>
              <w:jc w:val="both"/>
              <w:rPr>
                <w:color w:val="2F2E31"/>
                <w:sz w:val="22"/>
                <w:szCs w:val="22"/>
              </w:rPr>
            </w:pPr>
            <w:r w:rsidRPr="0068373F">
              <w:rPr>
                <w:color w:val="2F2E31"/>
                <w:sz w:val="22"/>
                <w:szCs w:val="22"/>
              </w:rPr>
              <w:t>6</w:t>
            </w:r>
          </w:p>
        </w:tc>
        <w:tc>
          <w:tcPr>
            <w:tcW w:w="773"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7B606FD3" w14:textId="77777777" w:rsidR="00EA1FD2" w:rsidRPr="0068373F" w:rsidRDefault="00EA1FD2" w:rsidP="00176C4F">
            <w:pPr>
              <w:spacing w:line="360" w:lineRule="auto"/>
              <w:jc w:val="both"/>
              <w:rPr>
                <w:color w:val="2F2E31"/>
                <w:sz w:val="22"/>
                <w:szCs w:val="22"/>
              </w:rPr>
            </w:pPr>
            <w:r w:rsidRPr="0068373F">
              <w:rPr>
                <w:color w:val="2F2E31"/>
                <w:sz w:val="22"/>
                <w:szCs w:val="22"/>
              </w:rPr>
              <w:t>9</w:t>
            </w:r>
          </w:p>
        </w:tc>
        <w:tc>
          <w:tcPr>
            <w:tcW w:w="1248" w:type="dxa"/>
            <w:tcBorders>
              <w:top w:val="single" w:sz="4" w:space="0" w:color="auto"/>
              <w:left w:val="single" w:sz="4" w:space="0" w:color="auto"/>
              <w:bottom w:val="single" w:sz="4" w:space="0" w:color="auto"/>
              <w:right w:val="single" w:sz="4" w:space="0" w:color="auto"/>
            </w:tcBorders>
            <w:shd w:val="clear" w:color="auto" w:fill="FFFFFF"/>
            <w:tcMar>
              <w:top w:w="60" w:type="dxa"/>
              <w:left w:w="60" w:type="dxa"/>
              <w:bottom w:w="60" w:type="dxa"/>
              <w:right w:w="60" w:type="dxa"/>
            </w:tcMar>
            <w:vAlign w:val="center"/>
            <w:hideMark/>
          </w:tcPr>
          <w:p w14:paraId="3DAEECE9" w14:textId="77777777" w:rsidR="00EA1FD2" w:rsidRPr="00327F87" w:rsidRDefault="00EA1FD2" w:rsidP="00176C4F">
            <w:pPr>
              <w:spacing w:line="360" w:lineRule="auto"/>
              <w:jc w:val="both"/>
              <w:rPr>
                <w:color w:val="2F2E31"/>
                <w:sz w:val="22"/>
                <w:szCs w:val="22"/>
              </w:rPr>
            </w:pPr>
            <w:r w:rsidRPr="0068373F">
              <w:rPr>
                <w:color w:val="2F2E31"/>
                <w:sz w:val="22"/>
                <w:szCs w:val="22"/>
              </w:rPr>
              <w:t>functional</w:t>
            </w:r>
          </w:p>
        </w:tc>
      </w:tr>
    </w:tbl>
    <w:p w14:paraId="438F9150" w14:textId="26AFAAFA" w:rsidR="00327F87" w:rsidRPr="006B78A5" w:rsidRDefault="00327F87" w:rsidP="00434171">
      <w:pPr>
        <w:spacing w:line="360" w:lineRule="auto"/>
        <w:jc w:val="both"/>
        <w:rPr>
          <w:color w:val="2F2E31"/>
        </w:rPr>
      </w:pPr>
      <w:r w:rsidRPr="006B78A5">
        <w:rPr>
          <w:color w:val="2F2E31"/>
        </w:rPr>
        <w:t>T</w:t>
      </w:r>
      <w:r w:rsidR="001707E2">
        <w:rPr>
          <w:color w:val="2F2E31"/>
        </w:rPr>
        <w:t>able 1: Studies included in the current post-hoc</w:t>
      </w:r>
      <w:r w:rsidRPr="006B78A5">
        <w:rPr>
          <w:color w:val="2F2E31"/>
        </w:rPr>
        <w:t xml:space="preserve"> analysis. </w:t>
      </w:r>
      <w:r w:rsidR="00713AC9">
        <w:rPr>
          <w:color w:val="2F2E31"/>
        </w:rPr>
        <w:t>In addition to the analysis across all studies, the analysis was repeated using the</w:t>
      </w:r>
      <w:r w:rsidRPr="006B78A5">
        <w:rPr>
          <w:color w:val="2F2E31"/>
        </w:rPr>
        <w:t xml:space="preserve"> first eight studies </w:t>
      </w:r>
      <w:r w:rsidR="00713AC9">
        <w:rPr>
          <w:color w:val="2F2E31"/>
        </w:rPr>
        <w:t>(highlighted in bold) with a larger field of view.</w:t>
      </w:r>
    </w:p>
    <w:p w14:paraId="05DAF1B0" w14:textId="77777777" w:rsidR="000705CC" w:rsidRDefault="000705CC" w:rsidP="00434171">
      <w:pPr>
        <w:spacing w:line="360" w:lineRule="auto"/>
        <w:jc w:val="both"/>
        <w:rPr>
          <w:color w:val="2F2E31"/>
        </w:rPr>
      </w:pPr>
    </w:p>
    <w:p w14:paraId="3B76904E" w14:textId="77777777" w:rsidR="000705CC" w:rsidRPr="00863DAD" w:rsidRDefault="000705CC" w:rsidP="000705CC">
      <w:pPr>
        <w:spacing w:line="360" w:lineRule="auto"/>
        <w:jc w:val="both"/>
        <w:rPr>
          <w:color w:val="2F2E31"/>
          <w:sz w:val="28"/>
          <w:szCs w:val="28"/>
        </w:rPr>
      </w:pPr>
      <w:r w:rsidRPr="00863DAD">
        <w:rPr>
          <w:color w:val="2F2E31"/>
          <w:sz w:val="28"/>
          <w:szCs w:val="28"/>
        </w:rPr>
        <w:t>Analysis of MRI data</w:t>
      </w:r>
    </w:p>
    <w:p w14:paraId="4E8ACFFC" w14:textId="014CF679" w:rsidR="000705CC" w:rsidRPr="00327F87" w:rsidRDefault="000705CC" w:rsidP="000705CC">
      <w:pPr>
        <w:spacing w:line="360" w:lineRule="auto"/>
        <w:jc w:val="both"/>
        <w:rPr>
          <w:color w:val="2F2E31"/>
        </w:rPr>
      </w:pPr>
      <w:r w:rsidRPr="00327F87">
        <w:rPr>
          <w:color w:val="2F2E31"/>
        </w:rPr>
        <w:t xml:space="preserve">A standard </w:t>
      </w:r>
      <w:r w:rsidR="001B195B">
        <w:rPr>
          <w:color w:val="2F2E31"/>
        </w:rPr>
        <w:t xml:space="preserve">mixed effects </w:t>
      </w:r>
      <w:r w:rsidR="00713AC9">
        <w:rPr>
          <w:color w:val="2F2E31"/>
        </w:rPr>
        <w:t>general linear model (GLM) analysis</w:t>
      </w:r>
      <w:r w:rsidRPr="00327F87">
        <w:rPr>
          <w:color w:val="2F2E31"/>
        </w:rPr>
        <w:t xml:space="preserve"> in </w:t>
      </w:r>
      <w:r w:rsidR="00713AC9">
        <w:rPr>
          <w:color w:val="2F2E31"/>
        </w:rPr>
        <w:t xml:space="preserve">FMRIB Software </w:t>
      </w:r>
      <w:proofErr w:type="spellStart"/>
      <w:r w:rsidR="00713AC9">
        <w:rPr>
          <w:color w:val="2F2E31"/>
        </w:rPr>
        <w:t>Libary</w:t>
      </w:r>
      <w:proofErr w:type="spellEnd"/>
      <w:r w:rsidR="00713AC9">
        <w:rPr>
          <w:color w:val="2F2E31"/>
        </w:rPr>
        <w:t xml:space="preserve"> (FSL </w:t>
      </w:r>
      <w:r w:rsidRPr="00327F87">
        <w:rPr>
          <w:color w:val="2F2E31"/>
        </w:rPr>
        <w:t>5.0.6, FMRIB, Oxford, UK)</w:t>
      </w:r>
      <w:r w:rsidR="00C03426">
        <w:rPr>
          <w:color w:val="2F2E31"/>
        </w:rPr>
        <w:t xml:space="preserve"> </w:t>
      </w:r>
      <w:r w:rsidR="00C03426">
        <w:rPr>
          <w:color w:val="2F2E31"/>
        </w:rPr>
        <w:fldChar w:fldCharType="begin">
          <w:fldData xml:space="preserve">PEVuZE5vdGU+PENpdGU+PEF1dGhvcj5TbWl0aDwvQXV0aG9yPjxZZWFyPjIwMDQ8L1llYXI+PFJl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5TMjA4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</w:fldData>
        </w:fldChar>
      </w:r>
      <w:r w:rsidR="00C03426">
        <w:rPr>
          <w:color w:val="2F2E31"/>
        </w:rPr>
        <w:instrText xml:space="preserve"> ADDIN EN.CITE </w:instrText>
      </w:r>
      <w:r w:rsidR="00C03426">
        <w:rPr>
          <w:color w:val="2F2E31"/>
        </w:rPr>
        <w:fldChar w:fldCharType="begin">
          <w:fldData xml:space="preserve">PEVuZE5vdGU+PENpdGU+PEF1dGhvcj5TbWl0aDwvQXV0aG9yPjxZZWFyPjIwMDQ8L1llYXI+PFJl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5TMjA4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</w:fldData>
        </w:fldChar>
      </w:r>
      <w:r w:rsidR="00C03426">
        <w:rPr>
          <w:color w:val="2F2E31"/>
        </w:rPr>
        <w:instrText xml:space="preserve"> ADDIN EN.CITE.DATA </w:instrText>
      </w:r>
      <w:r w:rsidR="00C03426">
        <w:rPr>
          <w:color w:val="2F2E31"/>
        </w:rPr>
      </w:r>
      <w:r w:rsidR="00C03426">
        <w:rPr>
          <w:color w:val="2F2E31"/>
        </w:rPr>
        <w:fldChar w:fldCharType="end"/>
      </w:r>
      <w:r w:rsidR="00C03426">
        <w:rPr>
          <w:color w:val="2F2E31"/>
        </w:rPr>
      </w:r>
      <w:r w:rsidR="00C03426">
        <w:rPr>
          <w:color w:val="2F2E31"/>
        </w:rPr>
        <w:fldChar w:fldCharType="separate"/>
      </w:r>
      <w:r w:rsidR="00C03426">
        <w:rPr>
          <w:noProof/>
          <w:color w:val="2F2E31"/>
        </w:rPr>
        <w:t>(</w:t>
      </w:r>
      <w:hyperlink w:anchor="_ENREF_34" w:tooltip="Smith, 2004 #376" w:history="1">
        <w:r w:rsidR="00BE7532">
          <w:rPr>
            <w:noProof/>
            <w:color w:val="2F2E31"/>
          </w:rPr>
          <w:t>Smith et al., 2004</w:t>
        </w:r>
      </w:hyperlink>
      <w:r w:rsidR="00C03426">
        <w:rPr>
          <w:noProof/>
          <w:color w:val="2F2E31"/>
        </w:rPr>
        <w:t>)</w:t>
      </w:r>
      <w:r w:rsidR="00C03426">
        <w:rPr>
          <w:color w:val="2F2E31"/>
        </w:rPr>
        <w:fldChar w:fldCharType="end"/>
      </w:r>
      <w:r w:rsidRPr="00327F87">
        <w:rPr>
          <w:color w:val="2F2E31"/>
        </w:rPr>
        <w:t xml:space="preserve"> was conducted.</w:t>
      </w:r>
      <w:r>
        <w:rPr>
          <w:color w:val="2F2E31"/>
        </w:rPr>
        <w:t xml:space="preserve"> Preprocessing using standard parameters was performed (motion correction, co-registration, normalization to </w:t>
      </w:r>
      <w:r w:rsidR="00713AC9">
        <w:rPr>
          <w:color w:val="2F2E31"/>
        </w:rPr>
        <w:t>Montreal Neurological Institute (</w:t>
      </w:r>
      <w:r>
        <w:rPr>
          <w:color w:val="2F2E31"/>
        </w:rPr>
        <w:t>MNI</w:t>
      </w:r>
      <w:r w:rsidR="00713AC9">
        <w:rPr>
          <w:color w:val="2F2E31"/>
        </w:rPr>
        <w:t>)</w:t>
      </w:r>
      <w:r>
        <w:rPr>
          <w:color w:val="2F2E31"/>
        </w:rPr>
        <w:t xml:space="preserve"> space, smoothing using a 5mm kernel).</w:t>
      </w:r>
    </w:p>
    <w:p w14:paraId="3EC13A43" w14:textId="44CF96A8" w:rsidR="00713AC9" w:rsidRDefault="000705CC" w:rsidP="000705CC">
      <w:pPr>
        <w:spacing w:line="360" w:lineRule="auto"/>
        <w:jc w:val="both"/>
        <w:rPr>
          <w:color w:val="2F2E31"/>
        </w:rPr>
      </w:pPr>
      <w:r>
        <w:rPr>
          <w:color w:val="2F2E31"/>
        </w:rPr>
        <w:t>The first level analysis used the i</w:t>
      </w:r>
      <w:r w:rsidRPr="00327F87">
        <w:rPr>
          <w:color w:val="2F2E31"/>
        </w:rPr>
        <w:t>ndividual study</w:t>
      </w:r>
      <w:r w:rsidR="00A52B4F">
        <w:rPr>
          <w:color w:val="2F2E31"/>
        </w:rPr>
        <w:t>’s</w:t>
      </w:r>
      <w:r w:rsidRPr="00327F87">
        <w:rPr>
          <w:color w:val="2F2E31"/>
        </w:rPr>
        <w:t xml:space="preserve"> block design as </w:t>
      </w:r>
      <w:r>
        <w:rPr>
          <w:color w:val="2F2E31"/>
        </w:rPr>
        <w:t xml:space="preserve">a </w:t>
      </w:r>
      <w:proofErr w:type="spellStart"/>
      <w:r w:rsidRPr="00327F87">
        <w:rPr>
          <w:color w:val="2F2E31"/>
        </w:rPr>
        <w:t>regressor</w:t>
      </w:r>
      <w:proofErr w:type="spellEnd"/>
      <w:r w:rsidRPr="00327F87">
        <w:rPr>
          <w:color w:val="2F2E31"/>
        </w:rPr>
        <w:t xml:space="preserve"> to model </w:t>
      </w:r>
      <w:r w:rsidR="00BE7532">
        <w:rPr>
          <w:color w:val="2F2E31"/>
        </w:rPr>
        <w:t>neurofeedback</w:t>
      </w:r>
      <w:r w:rsidR="00675FF7">
        <w:rPr>
          <w:color w:val="2F2E31"/>
        </w:rPr>
        <w:t xml:space="preserve"> blocks</w:t>
      </w:r>
      <w:r>
        <w:rPr>
          <w:color w:val="2F2E31"/>
        </w:rPr>
        <w:t>. On the s</w:t>
      </w:r>
      <w:r w:rsidRPr="00327F87">
        <w:rPr>
          <w:color w:val="2F2E31"/>
        </w:rPr>
        <w:t>econd level all runs per subject</w:t>
      </w:r>
      <w:r>
        <w:rPr>
          <w:color w:val="2F2E31"/>
        </w:rPr>
        <w:t xml:space="preserve"> were combined</w:t>
      </w:r>
      <w:r w:rsidRPr="00327F87">
        <w:rPr>
          <w:color w:val="2F2E31"/>
        </w:rPr>
        <w:t xml:space="preserve"> in a fixed effects analysis</w:t>
      </w:r>
      <w:r>
        <w:rPr>
          <w:color w:val="2F2E31"/>
        </w:rPr>
        <w:t>. Finally, a third level</w:t>
      </w:r>
      <w:r w:rsidRPr="00327F87">
        <w:rPr>
          <w:color w:val="2F2E31"/>
        </w:rPr>
        <w:t xml:space="preserve"> </w:t>
      </w:r>
      <w:r w:rsidR="00713AC9">
        <w:rPr>
          <w:color w:val="2F2E31"/>
        </w:rPr>
        <w:t>FMRIB’s local analysis and mixed effects (</w:t>
      </w:r>
      <w:r w:rsidR="00BE7532">
        <w:rPr>
          <w:color w:val="2F2E31"/>
        </w:rPr>
        <w:t xml:space="preserve">FLAME1) </w:t>
      </w:r>
      <w:r w:rsidR="00BE7532">
        <w:rPr>
          <w:color w:val="2F2E31"/>
        </w:rPr>
        <w:fldChar w:fldCharType="begin">
          <w:fldData xml:space="preserve">PEVuZE5vdGU+PENpdGU+PEF1dGhvcj5Xb29scmljaDwvQXV0aG9yPjxZZWFyPjIwMDQ8L1llYXI+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E3MzItNDc8L3Bh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</w:fldData>
        </w:fldChar>
      </w:r>
      <w:r w:rsidR="00BE7532">
        <w:rPr>
          <w:color w:val="2F2E31"/>
        </w:rPr>
        <w:instrText xml:space="preserve"> ADDIN EN.CITE </w:instrText>
      </w:r>
      <w:r w:rsidR="00BE7532">
        <w:rPr>
          <w:color w:val="2F2E31"/>
        </w:rPr>
        <w:fldChar w:fldCharType="begin">
          <w:fldData xml:space="preserve">PEVuZE5vdGU+PENpdGU+PEF1dGhvcj5Xb29scmljaDwvQXV0aG9yPjxZZWFyPjIwMDQ8L1llYXI+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E3MzItNDc8L3Bh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</w:fldData>
        </w:fldChar>
      </w:r>
      <w:r w:rsidR="00BE7532">
        <w:rPr>
          <w:color w:val="2F2E31"/>
        </w:rPr>
        <w:instrText xml:space="preserve"> ADDIN EN.CITE.DATA </w:instrText>
      </w:r>
      <w:r w:rsidR="00BE7532">
        <w:rPr>
          <w:color w:val="2F2E31"/>
        </w:rPr>
      </w:r>
      <w:r w:rsidR="00BE7532">
        <w:rPr>
          <w:color w:val="2F2E31"/>
        </w:rPr>
        <w:fldChar w:fldCharType="end"/>
      </w:r>
      <w:r w:rsidR="00BE7532">
        <w:rPr>
          <w:color w:val="2F2E31"/>
        </w:rPr>
      </w:r>
      <w:r w:rsidR="00BE7532">
        <w:rPr>
          <w:color w:val="2F2E31"/>
        </w:rPr>
        <w:fldChar w:fldCharType="separate"/>
      </w:r>
      <w:r w:rsidR="00BE7532">
        <w:rPr>
          <w:noProof/>
          <w:color w:val="2F2E31"/>
        </w:rPr>
        <w:t>(</w:t>
      </w:r>
      <w:hyperlink w:anchor="_ENREF_38" w:tooltip="Woolrich, 2004 #405" w:history="1">
        <w:r w:rsidR="00BE7532">
          <w:rPr>
            <w:noProof/>
            <w:color w:val="2F2E31"/>
          </w:rPr>
          <w:t>Woolrich et al., 2004</w:t>
        </w:r>
      </w:hyperlink>
      <w:r w:rsidR="00BE7532">
        <w:rPr>
          <w:noProof/>
          <w:color w:val="2F2E31"/>
        </w:rPr>
        <w:t>)</w:t>
      </w:r>
      <w:r w:rsidR="00BE7532">
        <w:rPr>
          <w:color w:val="2F2E31"/>
        </w:rPr>
        <w:fldChar w:fldCharType="end"/>
      </w:r>
      <w:r w:rsidRPr="00327F87">
        <w:rPr>
          <w:color w:val="2F2E31"/>
        </w:rPr>
        <w:t xml:space="preserve"> analysis</w:t>
      </w:r>
      <w:r>
        <w:rPr>
          <w:color w:val="2F2E31"/>
        </w:rPr>
        <w:t xml:space="preserve"> was conducted to </w:t>
      </w:r>
      <w:r w:rsidRPr="00327F87">
        <w:rPr>
          <w:color w:val="2F2E31"/>
        </w:rPr>
        <w:t>combine all subjec</w:t>
      </w:r>
      <w:r w:rsidR="00713AC9">
        <w:rPr>
          <w:color w:val="2F2E31"/>
        </w:rPr>
        <w:t>ts of all studies resulting in an overall mixed effects analysis. At the third level, the analysis was performed twice- with and without coding for the different studies as non-explanatory co-</w:t>
      </w:r>
      <w:proofErr w:type="spellStart"/>
      <w:r w:rsidR="00713AC9">
        <w:rPr>
          <w:color w:val="2F2E31"/>
        </w:rPr>
        <w:t>regressors</w:t>
      </w:r>
      <w:proofErr w:type="spellEnd"/>
      <w:r w:rsidR="00713AC9">
        <w:rPr>
          <w:color w:val="2F2E31"/>
        </w:rPr>
        <w:t>.</w:t>
      </w:r>
      <w:r w:rsidR="000E572D">
        <w:rPr>
          <w:color w:val="2F2E31"/>
        </w:rPr>
        <w:t xml:space="preserve"> As there were no relevant differences between the analysis with and without co-</w:t>
      </w:r>
      <w:proofErr w:type="spellStart"/>
      <w:r w:rsidR="000E572D">
        <w:rPr>
          <w:color w:val="2F2E31"/>
        </w:rPr>
        <w:t>regressors</w:t>
      </w:r>
      <w:proofErr w:type="spellEnd"/>
      <w:r w:rsidR="000E572D">
        <w:rPr>
          <w:color w:val="2F2E31"/>
        </w:rPr>
        <w:t>, we report only the results of the latter analysis.</w:t>
      </w:r>
    </w:p>
    <w:p w14:paraId="3E59D39C" w14:textId="69D01786" w:rsidR="000705CC" w:rsidRDefault="000705CC" w:rsidP="000705CC">
      <w:pPr>
        <w:spacing w:line="360" w:lineRule="auto"/>
        <w:jc w:val="both"/>
        <w:rPr>
          <w:color w:val="2F2E31"/>
        </w:rPr>
      </w:pPr>
      <w:r w:rsidRPr="00327F87">
        <w:rPr>
          <w:color w:val="2F2E31"/>
        </w:rPr>
        <w:t>Due to the restricted brain coverage of some st</w:t>
      </w:r>
      <w:r>
        <w:rPr>
          <w:color w:val="2F2E31"/>
        </w:rPr>
        <w:t xml:space="preserve">udies we performed this analysis two times. The first analysis used the whole data set and the restricted field of view covert by all 175 subjects. The same analysis was repeated with a </w:t>
      </w:r>
      <w:r>
        <w:rPr>
          <w:color w:val="2F2E31"/>
        </w:rPr>
        <w:lastRenderedPageBreak/>
        <w:t>subsample of 8 studies</w:t>
      </w:r>
      <w:r w:rsidR="001B195B">
        <w:rPr>
          <w:color w:val="2F2E31"/>
        </w:rPr>
        <w:t xml:space="preserve"> and 103 subjects</w:t>
      </w:r>
      <w:r w:rsidR="001B195B" w:rsidRPr="00327F87">
        <w:rPr>
          <w:color w:val="2F2E31"/>
        </w:rPr>
        <w:t xml:space="preserve"> </w:t>
      </w:r>
      <w:r w:rsidR="001B195B">
        <w:rPr>
          <w:color w:val="2F2E31"/>
        </w:rPr>
        <w:t>(</w:t>
      </w:r>
      <w:r w:rsidR="001B195B" w:rsidRPr="00327F87">
        <w:rPr>
          <w:color w:val="2F2E31"/>
        </w:rPr>
        <w:t>first 8</w:t>
      </w:r>
      <w:r w:rsidR="001B195B">
        <w:rPr>
          <w:color w:val="2F2E31"/>
        </w:rPr>
        <w:t xml:space="preserve"> lines</w:t>
      </w:r>
      <w:r w:rsidR="001B195B" w:rsidRPr="00327F87">
        <w:rPr>
          <w:color w:val="2F2E31"/>
        </w:rPr>
        <w:t xml:space="preserve"> in table</w:t>
      </w:r>
      <w:r w:rsidR="001B195B">
        <w:rPr>
          <w:color w:val="2F2E31"/>
        </w:rPr>
        <w:t xml:space="preserve"> 1) </w:t>
      </w:r>
      <w:r>
        <w:rPr>
          <w:color w:val="2F2E31"/>
        </w:rPr>
        <w:t>aiming at a</w:t>
      </w:r>
      <w:r w:rsidRPr="00327F87">
        <w:rPr>
          <w:color w:val="2F2E31"/>
        </w:rPr>
        <w:t xml:space="preserve"> </w:t>
      </w:r>
      <w:r w:rsidR="00713AC9">
        <w:rPr>
          <w:color w:val="2F2E31"/>
        </w:rPr>
        <w:t>large</w:t>
      </w:r>
      <w:r w:rsidRPr="00327F87">
        <w:rPr>
          <w:color w:val="2F2E31"/>
        </w:rPr>
        <w:t xml:space="preserve"> field of view</w:t>
      </w:r>
      <w:r>
        <w:rPr>
          <w:color w:val="2F2E31"/>
        </w:rPr>
        <w:t>.</w:t>
      </w:r>
      <w:r w:rsidR="00787479">
        <w:rPr>
          <w:color w:val="2F2E31"/>
        </w:rPr>
        <w:t xml:space="preserve"> All resulting activations were multiple-comparison corrected using voxel-based </w:t>
      </w:r>
      <w:r w:rsidR="00787479" w:rsidRPr="00787479">
        <w:rPr>
          <w:color w:val="2F2E31"/>
        </w:rPr>
        <w:t>thresholding</w:t>
      </w:r>
      <w:r w:rsidR="00675FF7">
        <w:rPr>
          <w:color w:val="2F2E31"/>
        </w:rPr>
        <w:t xml:space="preserve"> at p&lt;0.05</w:t>
      </w:r>
      <w:r w:rsidR="00BE7532">
        <w:rPr>
          <w:color w:val="2F2E31"/>
        </w:rPr>
        <w:t>.</w:t>
      </w:r>
    </w:p>
    <w:p w14:paraId="5101D296" w14:textId="5707073B" w:rsidR="006303AB" w:rsidRDefault="006303AB" w:rsidP="00434171">
      <w:pPr>
        <w:spacing w:line="360" w:lineRule="auto"/>
        <w:jc w:val="both"/>
        <w:rPr>
          <w:color w:val="2F2E31"/>
        </w:rPr>
      </w:pPr>
      <w:r>
        <w:rPr>
          <w:color w:val="2F2E31"/>
        </w:rPr>
        <w:br w:type="page"/>
      </w:r>
    </w:p>
    <w:p w14:paraId="5160D532" w14:textId="5E2BA957" w:rsidR="00064EC7" w:rsidRPr="00EA1FD2" w:rsidRDefault="006303AB" w:rsidP="00327F87">
      <w:pPr>
        <w:spacing w:line="360" w:lineRule="auto"/>
        <w:jc w:val="both"/>
        <w:rPr>
          <w:color w:val="2F2E31"/>
          <w:sz w:val="28"/>
          <w:szCs w:val="28"/>
        </w:rPr>
      </w:pPr>
      <w:r w:rsidRPr="006303AB">
        <w:rPr>
          <w:color w:val="2F2E31"/>
          <w:sz w:val="28"/>
          <w:szCs w:val="28"/>
        </w:rPr>
        <w:lastRenderedPageBreak/>
        <w:t>Results</w:t>
      </w:r>
    </w:p>
    <w:p w14:paraId="0ADFBF60" w14:textId="31D51AE5" w:rsidR="00064EC7" w:rsidRDefault="00A75FB2" w:rsidP="00327F87">
      <w:pPr>
        <w:spacing w:line="360" w:lineRule="auto"/>
        <w:jc w:val="both"/>
        <w:rPr>
          <w:color w:val="2F2E31"/>
        </w:rPr>
      </w:pPr>
      <w:r w:rsidRPr="00A75FB2">
        <w:rPr>
          <w:noProof/>
          <w:lang w:val="de-DE" w:eastAsia="de-DE"/>
        </w:rPr>
        <w:drawing>
          <wp:inline distT="0" distB="0" distL="0" distR="0" wp14:anchorId="668C2140" wp14:editId="375E0567">
            <wp:extent cx="5270500" cy="1913162"/>
            <wp:effectExtent l="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500" cy="1913162"/>
                    </a:xfrm>
                    <a:prstGeom prst="rect">
                      <a:avLst/>
                    </a:prstGeom>
                    <a:noFill/>
                    <a:ln>
                      <a:noFill/>
                    </a:ln>
                  </pic:spPr>
                </pic:pic>
              </a:graphicData>
            </a:graphic>
          </wp:inline>
        </w:drawing>
      </w:r>
    </w:p>
    <w:p w14:paraId="32105A4E" w14:textId="2C4E47E4" w:rsidR="000E572D" w:rsidRDefault="00B55A98" w:rsidP="00327F87">
      <w:pPr>
        <w:spacing w:line="360" w:lineRule="auto"/>
        <w:jc w:val="both"/>
        <w:rPr>
          <w:color w:val="2F2E31"/>
        </w:rPr>
      </w:pPr>
      <w:r>
        <w:rPr>
          <w:color w:val="2F2E31"/>
        </w:rPr>
        <w:t>Figure 1</w:t>
      </w:r>
      <w:r w:rsidR="00064EC7">
        <w:rPr>
          <w:color w:val="2F2E31"/>
        </w:rPr>
        <w:t>: Main effect of the third level mixed effects analysis. (A) Results from the main analysis using all 12 studies (B) Results from the subsample analysis of eight studies with a larger field of view.</w:t>
      </w:r>
    </w:p>
    <w:p w14:paraId="4C0C484B" w14:textId="77777777" w:rsidR="00EA1FD2" w:rsidRDefault="00EA1FD2" w:rsidP="00327F87">
      <w:pPr>
        <w:spacing w:line="360" w:lineRule="auto"/>
        <w:jc w:val="both"/>
        <w:rPr>
          <w:color w:val="2F2E31"/>
        </w:rPr>
      </w:pPr>
    </w:p>
    <w:p w14:paraId="0776C49B" w14:textId="36E59FA3" w:rsidR="00EA1FD2" w:rsidRDefault="00EA1FD2" w:rsidP="00EA1FD2">
      <w:pPr>
        <w:spacing w:line="360" w:lineRule="auto"/>
        <w:jc w:val="both"/>
        <w:rPr>
          <w:color w:val="2F2E31"/>
        </w:rPr>
      </w:pPr>
      <w:r>
        <w:rPr>
          <w:color w:val="2F2E31"/>
        </w:rPr>
        <w:t>The third level mixed effects analysis of all 12 studies yielded</w:t>
      </w:r>
      <w:r w:rsidRPr="00327F87">
        <w:rPr>
          <w:color w:val="2F2E31"/>
        </w:rPr>
        <w:t xml:space="preserve"> two main regions </w:t>
      </w:r>
      <w:r>
        <w:rPr>
          <w:color w:val="2F2E31"/>
        </w:rPr>
        <w:t xml:space="preserve">that </w:t>
      </w:r>
      <w:r w:rsidRPr="00327F87">
        <w:rPr>
          <w:color w:val="2F2E31"/>
        </w:rPr>
        <w:t>are consistently activated during neurofeedba</w:t>
      </w:r>
      <w:r>
        <w:rPr>
          <w:color w:val="2F2E31"/>
        </w:rPr>
        <w:t>ck: the a</w:t>
      </w:r>
      <w:r w:rsidRPr="00327F87">
        <w:rPr>
          <w:color w:val="2F2E31"/>
        </w:rPr>
        <w:t xml:space="preserve">nterior insula </w:t>
      </w:r>
      <w:r>
        <w:rPr>
          <w:color w:val="2F2E31"/>
        </w:rPr>
        <w:t>and the basal ganglia. Considering</w:t>
      </w:r>
      <w:r w:rsidRPr="00327F87">
        <w:rPr>
          <w:color w:val="2F2E31"/>
        </w:rPr>
        <w:t xml:space="preserve"> the </w:t>
      </w:r>
      <w:r>
        <w:rPr>
          <w:color w:val="2F2E31"/>
        </w:rPr>
        <w:t xml:space="preserve">subsample </w:t>
      </w:r>
      <w:r w:rsidRPr="00327F87">
        <w:rPr>
          <w:color w:val="2F2E31"/>
        </w:rPr>
        <w:t xml:space="preserve">analysis with a </w:t>
      </w:r>
      <w:r w:rsidR="007F32A0">
        <w:rPr>
          <w:color w:val="2F2E31"/>
        </w:rPr>
        <w:t>larg</w:t>
      </w:r>
      <w:r w:rsidRPr="00327F87">
        <w:rPr>
          <w:color w:val="2F2E31"/>
        </w:rPr>
        <w:t xml:space="preserve">er </w:t>
      </w:r>
      <w:r>
        <w:rPr>
          <w:color w:val="2F2E31"/>
        </w:rPr>
        <w:t>field of view</w:t>
      </w:r>
      <w:r w:rsidRPr="00327F87">
        <w:rPr>
          <w:color w:val="2F2E31"/>
        </w:rPr>
        <w:t xml:space="preserve"> (n=8 studies) additional </w:t>
      </w:r>
      <w:r>
        <w:rPr>
          <w:color w:val="2F2E31"/>
        </w:rPr>
        <w:t xml:space="preserve">significant </w:t>
      </w:r>
      <w:r w:rsidRPr="00327F87">
        <w:rPr>
          <w:color w:val="2F2E31"/>
        </w:rPr>
        <w:t>areas includ</w:t>
      </w:r>
      <w:r>
        <w:rPr>
          <w:color w:val="2F2E31"/>
        </w:rPr>
        <w:t>e the posterior ACC (</w:t>
      </w:r>
      <w:proofErr w:type="spellStart"/>
      <w:r>
        <w:rPr>
          <w:color w:val="2F2E31"/>
        </w:rPr>
        <w:t>pACC</w:t>
      </w:r>
      <w:proofErr w:type="spellEnd"/>
      <w:r>
        <w:rPr>
          <w:color w:val="2F2E31"/>
        </w:rPr>
        <w:t>), the ventrolateral prefrontal cortex (</w:t>
      </w:r>
      <w:proofErr w:type="spellStart"/>
      <w:r>
        <w:rPr>
          <w:color w:val="2F2E31"/>
        </w:rPr>
        <w:t>vlPFC</w:t>
      </w:r>
      <w:proofErr w:type="spellEnd"/>
      <w:r>
        <w:rPr>
          <w:color w:val="2F2E31"/>
        </w:rPr>
        <w:t>) and an area in the dorsolateral prefrontal cortex (</w:t>
      </w:r>
      <w:proofErr w:type="spellStart"/>
      <w:r>
        <w:rPr>
          <w:color w:val="2F2E31"/>
        </w:rPr>
        <w:t>dlPFC</w:t>
      </w:r>
      <w:proofErr w:type="spellEnd"/>
      <w:r>
        <w:rPr>
          <w:color w:val="2F2E31"/>
        </w:rPr>
        <w:t>) reaching to the premotor cortex (PMC),</w:t>
      </w:r>
      <w:r w:rsidRPr="0051714A">
        <w:rPr>
          <w:color w:val="2F2E31"/>
        </w:rPr>
        <w:t xml:space="preserve"> </w:t>
      </w:r>
      <w:r>
        <w:rPr>
          <w:color w:val="2F2E31"/>
        </w:rPr>
        <w:t xml:space="preserve">a large </w:t>
      </w:r>
      <w:proofErr w:type="spellStart"/>
      <w:r>
        <w:rPr>
          <w:color w:val="2F2E31"/>
        </w:rPr>
        <w:t>t</w:t>
      </w:r>
      <w:r w:rsidRPr="00327F87">
        <w:rPr>
          <w:color w:val="2F2E31"/>
        </w:rPr>
        <w:t>emporo</w:t>
      </w:r>
      <w:proofErr w:type="spellEnd"/>
      <w:r w:rsidRPr="00327F87">
        <w:rPr>
          <w:color w:val="2F2E31"/>
        </w:rPr>
        <w:t>-parietal area</w:t>
      </w:r>
      <w:r>
        <w:rPr>
          <w:color w:val="2F2E31"/>
        </w:rPr>
        <w:t xml:space="preserve"> and lateral occipital areas including v</w:t>
      </w:r>
      <w:r w:rsidRPr="00327F87">
        <w:rPr>
          <w:color w:val="2F2E31"/>
        </w:rPr>
        <w:t>isual association area</w:t>
      </w:r>
      <w:r>
        <w:rPr>
          <w:color w:val="2F2E31"/>
        </w:rPr>
        <w:t>s</w:t>
      </w:r>
      <w:r w:rsidRPr="00327F87">
        <w:rPr>
          <w:color w:val="2F2E31"/>
        </w:rPr>
        <w:t xml:space="preserve"> </w:t>
      </w:r>
      <w:r>
        <w:rPr>
          <w:color w:val="2F2E31"/>
        </w:rPr>
        <w:t xml:space="preserve">and the </w:t>
      </w:r>
      <w:proofErr w:type="spellStart"/>
      <w:r>
        <w:rPr>
          <w:color w:val="2F2E31"/>
        </w:rPr>
        <w:t>temporo</w:t>
      </w:r>
      <w:proofErr w:type="spellEnd"/>
      <w:r>
        <w:rPr>
          <w:color w:val="2F2E31"/>
        </w:rPr>
        <w:t xml:space="preserve">-occipital junction. </w:t>
      </w:r>
      <w:r w:rsidRPr="00327F87">
        <w:rPr>
          <w:color w:val="2F2E31"/>
        </w:rPr>
        <w:t xml:space="preserve">In addition, the analysis with 8 studies showed </w:t>
      </w:r>
      <w:r w:rsidR="00994030">
        <w:rPr>
          <w:color w:val="2F2E31"/>
        </w:rPr>
        <w:t>additional</w:t>
      </w:r>
      <w:r w:rsidR="00994030" w:rsidRPr="00327F87">
        <w:rPr>
          <w:color w:val="2F2E31"/>
        </w:rPr>
        <w:t xml:space="preserve"> </w:t>
      </w:r>
      <w:r w:rsidRPr="00327F87">
        <w:rPr>
          <w:color w:val="2F2E31"/>
        </w:rPr>
        <w:t>brain areas that are less active during neurofeedback</w:t>
      </w:r>
      <w:r>
        <w:rPr>
          <w:color w:val="2F2E31"/>
        </w:rPr>
        <w:t xml:space="preserve">, including the posterior cingulate cortex (PCC), the </w:t>
      </w:r>
      <w:proofErr w:type="spellStart"/>
      <w:r>
        <w:rPr>
          <w:color w:val="2F2E31"/>
        </w:rPr>
        <w:t>precuneus</w:t>
      </w:r>
      <w:proofErr w:type="spellEnd"/>
      <w:r>
        <w:rPr>
          <w:color w:val="2F2E31"/>
        </w:rPr>
        <w:t xml:space="preserve"> and the transverse temporal area.</w:t>
      </w:r>
    </w:p>
    <w:p w14:paraId="0E3E4F59" w14:textId="77777777" w:rsidR="00EA1FD2" w:rsidRDefault="00EA1FD2" w:rsidP="00327F87">
      <w:pPr>
        <w:spacing w:line="360" w:lineRule="auto"/>
        <w:jc w:val="both"/>
        <w:rPr>
          <w:color w:val="2F2E31"/>
        </w:rPr>
      </w:pPr>
    </w:p>
    <w:tbl>
      <w:tblPr>
        <w:tblStyle w:val="Tabellenraster"/>
        <w:tblW w:w="0" w:type="auto"/>
        <w:tblLook w:val="04A0" w:firstRow="1" w:lastRow="0" w:firstColumn="1" w:lastColumn="0" w:noHBand="0" w:noVBand="1"/>
      </w:tblPr>
      <w:tblGrid>
        <w:gridCol w:w="951"/>
        <w:gridCol w:w="2626"/>
        <w:gridCol w:w="1728"/>
        <w:gridCol w:w="1728"/>
        <w:gridCol w:w="1483"/>
      </w:tblGrid>
      <w:tr w:rsidR="00210D0C" w:rsidRPr="00210D0C" w14:paraId="5DF062FA" w14:textId="77777777" w:rsidTr="0068373F">
        <w:trPr>
          <w:trHeight w:val="300"/>
        </w:trPr>
        <w:tc>
          <w:tcPr>
            <w:tcW w:w="0" w:type="auto"/>
            <w:gridSpan w:val="5"/>
            <w:shd w:val="clear" w:color="auto" w:fill="8DB3E2" w:themeFill="text2" w:themeFillTint="66"/>
            <w:noWrap/>
          </w:tcPr>
          <w:p w14:paraId="7B935352" w14:textId="4FE038A6" w:rsidR="00210D0C" w:rsidRPr="00210D0C" w:rsidRDefault="00210D0C" w:rsidP="00210D0C">
            <w:pPr>
              <w:spacing w:line="360" w:lineRule="auto"/>
              <w:jc w:val="both"/>
            </w:pPr>
            <w:r>
              <w:t>Activations</w:t>
            </w:r>
          </w:p>
        </w:tc>
      </w:tr>
      <w:tr w:rsidR="00210D0C" w:rsidRPr="00210D0C" w14:paraId="2C755CCE" w14:textId="77777777" w:rsidTr="0068373F">
        <w:trPr>
          <w:trHeight w:val="300"/>
        </w:trPr>
        <w:tc>
          <w:tcPr>
            <w:tcW w:w="0" w:type="auto"/>
            <w:vMerge w:val="restart"/>
            <w:noWrap/>
            <w:hideMark/>
          </w:tcPr>
          <w:p w14:paraId="6BB7705D" w14:textId="77777777" w:rsidR="00210D0C" w:rsidRPr="00210D0C" w:rsidRDefault="00210D0C" w:rsidP="00210D0C">
            <w:pPr>
              <w:spacing w:line="360" w:lineRule="auto"/>
              <w:jc w:val="both"/>
            </w:pPr>
            <w:r w:rsidRPr="00210D0C">
              <w:t>Cluster</w:t>
            </w:r>
          </w:p>
        </w:tc>
        <w:tc>
          <w:tcPr>
            <w:tcW w:w="0" w:type="auto"/>
            <w:vMerge w:val="restart"/>
            <w:noWrap/>
            <w:hideMark/>
          </w:tcPr>
          <w:p w14:paraId="775E96D8" w14:textId="77777777" w:rsidR="00210D0C" w:rsidRPr="00210D0C" w:rsidRDefault="00210D0C" w:rsidP="00210D0C">
            <w:pPr>
              <w:spacing w:line="360" w:lineRule="auto"/>
              <w:jc w:val="both"/>
            </w:pPr>
            <w:r w:rsidRPr="00210D0C">
              <w:t>Area</w:t>
            </w:r>
          </w:p>
        </w:tc>
        <w:tc>
          <w:tcPr>
            <w:tcW w:w="0" w:type="auto"/>
            <w:gridSpan w:val="3"/>
            <w:noWrap/>
            <w:hideMark/>
          </w:tcPr>
          <w:p w14:paraId="02CDCE70" w14:textId="77777777" w:rsidR="00210D0C" w:rsidRPr="00210D0C" w:rsidRDefault="00210D0C" w:rsidP="00210D0C">
            <w:pPr>
              <w:spacing w:line="360" w:lineRule="auto"/>
              <w:jc w:val="both"/>
            </w:pPr>
            <w:r w:rsidRPr="00210D0C">
              <w:t>MNI coordinates</w:t>
            </w:r>
          </w:p>
        </w:tc>
      </w:tr>
      <w:tr w:rsidR="00210D0C" w:rsidRPr="00210D0C" w14:paraId="36410A90" w14:textId="77777777" w:rsidTr="0068373F">
        <w:trPr>
          <w:trHeight w:val="300"/>
        </w:trPr>
        <w:tc>
          <w:tcPr>
            <w:tcW w:w="0" w:type="auto"/>
            <w:vMerge/>
            <w:hideMark/>
          </w:tcPr>
          <w:p w14:paraId="2D761492" w14:textId="77777777" w:rsidR="00210D0C" w:rsidRPr="00210D0C" w:rsidRDefault="00210D0C" w:rsidP="00210D0C">
            <w:pPr>
              <w:spacing w:line="360" w:lineRule="auto"/>
              <w:jc w:val="both"/>
            </w:pPr>
          </w:p>
        </w:tc>
        <w:tc>
          <w:tcPr>
            <w:tcW w:w="0" w:type="auto"/>
            <w:vMerge/>
            <w:hideMark/>
          </w:tcPr>
          <w:p w14:paraId="25FFE554" w14:textId="77777777" w:rsidR="00210D0C" w:rsidRPr="00210D0C" w:rsidRDefault="00210D0C" w:rsidP="00210D0C">
            <w:pPr>
              <w:spacing w:line="360" w:lineRule="auto"/>
              <w:jc w:val="both"/>
            </w:pPr>
          </w:p>
        </w:tc>
        <w:tc>
          <w:tcPr>
            <w:tcW w:w="0" w:type="auto"/>
            <w:noWrap/>
            <w:hideMark/>
          </w:tcPr>
          <w:p w14:paraId="650D9B82" w14:textId="77777777" w:rsidR="00210D0C" w:rsidRPr="00210D0C" w:rsidRDefault="00210D0C" w:rsidP="00210D0C">
            <w:pPr>
              <w:spacing w:line="360" w:lineRule="auto"/>
              <w:jc w:val="both"/>
            </w:pPr>
            <w:r w:rsidRPr="00210D0C">
              <w:t>X</w:t>
            </w:r>
          </w:p>
        </w:tc>
        <w:tc>
          <w:tcPr>
            <w:tcW w:w="0" w:type="auto"/>
            <w:noWrap/>
            <w:hideMark/>
          </w:tcPr>
          <w:p w14:paraId="5613BBD1" w14:textId="77777777" w:rsidR="00210D0C" w:rsidRPr="00210D0C" w:rsidRDefault="00210D0C" w:rsidP="00210D0C">
            <w:pPr>
              <w:spacing w:line="360" w:lineRule="auto"/>
              <w:jc w:val="both"/>
            </w:pPr>
            <w:r w:rsidRPr="00210D0C">
              <w:t>Y</w:t>
            </w:r>
          </w:p>
        </w:tc>
        <w:tc>
          <w:tcPr>
            <w:tcW w:w="0" w:type="auto"/>
            <w:noWrap/>
            <w:hideMark/>
          </w:tcPr>
          <w:p w14:paraId="4E1928DA" w14:textId="77777777" w:rsidR="00210D0C" w:rsidRPr="00210D0C" w:rsidRDefault="00210D0C" w:rsidP="00210D0C">
            <w:pPr>
              <w:spacing w:line="360" w:lineRule="auto"/>
              <w:jc w:val="both"/>
            </w:pPr>
            <w:r w:rsidRPr="00210D0C">
              <w:t>Z</w:t>
            </w:r>
          </w:p>
        </w:tc>
      </w:tr>
      <w:tr w:rsidR="00210D0C" w:rsidRPr="00210D0C" w14:paraId="66CA98C4" w14:textId="77777777" w:rsidTr="0068373F">
        <w:trPr>
          <w:trHeight w:val="300"/>
        </w:trPr>
        <w:tc>
          <w:tcPr>
            <w:tcW w:w="0" w:type="auto"/>
            <w:noWrap/>
            <w:hideMark/>
          </w:tcPr>
          <w:p w14:paraId="783F0835" w14:textId="77777777" w:rsidR="00210D0C" w:rsidRPr="00210D0C" w:rsidRDefault="00210D0C" w:rsidP="00210D0C">
            <w:pPr>
              <w:spacing w:line="360" w:lineRule="auto"/>
              <w:jc w:val="both"/>
            </w:pPr>
            <w:r w:rsidRPr="00210D0C">
              <w:t>1</w:t>
            </w:r>
          </w:p>
        </w:tc>
        <w:tc>
          <w:tcPr>
            <w:tcW w:w="0" w:type="auto"/>
            <w:noWrap/>
            <w:hideMark/>
          </w:tcPr>
          <w:p w14:paraId="252AC78D" w14:textId="77777777" w:rsidR="00210D0C" w:rsidRPr="00210D0C" w:rsidRDefault="00210D0C" w:rsidP="00210D0C">
            <w:pPr>
              <w:spacing w:line="360" w:lineRule="auto"/>
              <w:jc w:val="both"/>
            </w:pPr>
            <w:proofErr w:type="spellStart"/>
            <w:r w:rsidRPr="00210D0C">
              <w:t>pACC</w:t>
            </w:r>
            <w:proofErr w:type="spellEnd"/>
          </w:p>
        </w:tc>
        <w:tc>
          <w:tcPr>
            <w:tcW w:w="0" w:type="auto"/>
            <w:noWrap/>
            <w:hideMark/>
          </w:tcPr>
          <w:p w14:paraId="75362E15" w14:textId="77777777" w:rsidR="00210D0C" w:rsidRPr="00210D0C" w:rsidRDefault="00210D0C" w:rsidP="00210D0C">
            <w:pPr>
              <w:spacing w:line="360" w:lineRule="auto"/>
              <w:jc w:val="both"/>
            </w:pPr>
            <w:r w:rsidRPr="00210D0C">
              <w:t>6</w:t>
            </w:r>
          </w:p>
        </w:tc>
        <w:tc>
          <w:tcPr>
            <w:tcW w:w="0" w:type="auto"/>
            <w:noWrap/>
            <w:hideMark/>
          </w:tcPr>
          <w:p w14:paraId="3A92CEDF" w14:textId="77777777" w:rsidR="00210D0C" w:rsidRPr="00210D0C" w:rsidRDefault="00210D0C" w:rsidP="00210D0C">
            <w:pPr>
              <w:spacing w:line="360" w:lineRule="auto"/>
              <w:jc w:val="both"/>
            </w:pPr>
            <w:r w:rsidRPr="00210D0C">
              <w:t>20</w:t>
            </w:r>
          </w:p>
        </w:tc>
        <w:tc>
          <w:tcPr>
            <w:tcW w:w="0" w:type="auto"/>
            <w:noWrap/>
            <w:hideMark/>
          </w:tcPr>
          <w:p w14:paraId="2D170293" w14:textId="77777777" w:rsidR="00210D0C" w:rsidRPr="00210D0C" w:rsidRDefault="00210D0C" w:rsidP="00210D0C">
            <w:pPr>
              <w:spacing w:line="360" w:lineRule="auto"/>
              <w:jc w:val="both"/>
            </w:pPr>
            <w:r w:rsidRPr="00210D0C">
              <w:t>36</w:t>
            </w:r>
          </w:p>
        </w:tc>
      </w:tr>
      <w:tr w:rsidR="0068373F" w:rsidRPr="00210D0C" w14:paraId="738E3617" w14:textId="77777777" w:rsidTr="0068373F">
        <w:trPr>
          <w:trHeight w:val="300"/>
        </w:trPr>
        <w:tc>
          <w:tcPr>
            <w:tcW w:w="0" w:type="auto"/>
            <w:vMerge w:val="restart"/>
            <w:noWrap/>
            <w:hideMark/>
          </w:tcPr>
          <w:p w14:paraId="5BFFD909" w14:textId="77777777" w:rsidR="0068373F" w:rsidRPr="00210D0C" w:rsidRDefault="0068373F" w:rsidP="00210D0C">
            <w:pPr>
              <w:spacing w:line="360" w:lineRule="auto"/>
              <w:jc w:val="both"/>
            </w:pPr>
            <w:r w:rsidRPr="00210D0C">
              <w:t>2</w:t>
            </w:r>
          </w:p>
          <w:p w14:paraId="05538F78" w14:textId="0136281B" w:rsidR="0068373F" w:rsidRPr="00210D0C" w:rsidRDefault="0068373F" w:rsidP="00210D0C">
            <w:pPr>
              <w:spacing w:line="360" w:lineRule="auto"/>
              <w:jc w:val="both"/>
            </w:pPr>
            <w:r w:rsidRPr="00210D0C">
              <w:t> </w:t>
            </w:r>
          </w:p>
        </w:tc>
        <w:tc>
          <w:tcPr>
            <w:tcW w:w="0" w:type="auto"/>
            <w:noWrap/>
            <w:hideMark/>
          </w:tcPr>
          <w:p w14:paraId="71B39029" w14:textId="77777777" w:rsidR="0068373F" w:rsidRPr="00210D0C" w:rsidRDefault="0068373F" w:rsidP="00210D0C">
            <w:pPr>
              <w:spacing w:line="360" w:lineRule="auto"/>
              <w:jc w:val="both"/>
            </w:pPr>
            <w:r w:rsidRPr="00210D0C">
              <w:t>AIC R</w:t>
            </w:r>
          </w:p>
        </w:tc>
        <w:tc>
          <w:tcPr>
            <w:tcW w:w="0" w:type="auto"/>
            <w:noWrap/>
            <w:hideMark/>
          </w:tcPr>
          <w:p w14:paraId="10AE5D1F" w14:textId="77777777" w:rsidR="0068373F" w:rsidRPr="00210D0C" w:rsidRDefault="0068373F" w:rsidP="00210D0C">
            <w:pPr>
              <w:spacing w:line="360" w:lineRule="auto"/>
              <w:jc w:val="both"/>
            </w:pPr>
            <w:r w:rsidRPr="00210D0C">
              <w:t>32</w:t>
            </w:r>
          </w:p>
        </w:tc>
        <w:tc>
          <w:tcPr>
            <w:tcW w:w="0" w:type="auto"/>
            <w:noWrap/>
            <w:hideMark/>
          </w:tcPr>
          <w:p w14:paraId="0C373B37" w14:textId="77777777" w:rsidR="0068373F" w:rsidRPr="00210D0C" w:rsidRDefault="0068373F" w:rsidP="00210D0C">
            <w:pPr>
              <w:spacing w:line="360" w:lineRule="auto"/>
              <w:jc w:val="both"/>
            </w:pPr>
            <w:r w:rsidRPr="00210D0C">
              <w:t>26</w:t>
            </w:r>
          </w:p>
        </w:tc>
        <w:tc>
          <w:tcPr>
            <w:tcW w:w="0" w:type="auto"/>
            <w:noWrap/>
            <w:hideMark/>
          </w:tcPr>
          <w:p w14:paraId="3DE7755D" w14:textId="77777777" w:rsidR="0068373F" w:rsidRPr="00210D0C" w:rsidRDefault="0068373F" w:rsidP="00210D0C">
            <w:pPr>
              <w:spacing w:line="360" w:lineRule="auto"/>
              <w:jc w:val="both"/>
            </w:pPr>
            <w:r w:rsidRPr="00210D0C">
              <w:t>4</w:t>
            </w:r>
          </w:p>
        </w:tc>
      </w:tr>
      <w:tr w:rsidR="0068373F" w:rsidRPr="00210D0C" w14:paraId="1A44A78D" w14:textId="77777777" w:rsidTr="0068373F">
        <w:trPr>
          <w:trHeight w:val="300"/>
        </w:trPr>
        <w:tc>
          <w:tcPr>
            <w:tcW w:w="0" w:type="auto"/>
            <w:vMerge/>
            <w:noWrap/>
            <w:hideMark/>
          </w:tcPr>
          <w:p w14:paraId="31BE113C" w14:textId="0F9ED937" w:rsidR="0068373F" w:rsidRPr="00210D0C" w:rsidRDefault="0068373F" w:rsidP="00210D0C">
            <w:pPr>
              <w:spacing w:line="360" w:lineRule="auto"/>
              <w:jc w:val="both"/>
            </w:pPr>
          </w:p>
        </w:tc>
        <w:tc>
          <w:tcPr>
            <w:tcW w:w="0" w:type="auto"/>
            <w:noWrap/>
            <w:hideMark/>
          </w:tcPr>
          <w:p w14:paraId="63A7EE75" w14:textId="77777777" w:rsidR="0068373F" w:rsidRPr="00210D0C" w:rsidRDefault="0068373F" w:rsidP="00210D0C">
            <w:pPr>
              <w:spacing w:line="360" w:lineRule="auto"/>
              <w:jc w:val="both"/>
            </w:pPr>
            <w:r w:rsidRPr="00210D0C">
              <w:t>AIC L</w:t>
            </w:r>
          </w:p>
        </w:tc>
        <w:tc>
          <w:tcPr>
            <w:tcW w:w="0" w:type="auto"/>
            <w:noWrap/>
            <w:hideMark/>
          </w:tcPr>
          <w:p w14:paraId="3C73D92B" w14:textId="77777777" w:rsidR="0068373F" w:rsidRPr="00210D0C" w:rsidRDefault="0068373F" w:rsidP="00210D0C">
            <w:pPr>
              <w:spacing w:line="360" w:lineRule="auto"/>
              <w:jc w:val="both"/>
            </w:pPr>
            <w:r w:rsidRPr="00210D0C">
              <w:t>-36</w:t>
            </w:r>
          </w:p>
        </w:tc>
        <w:tc>
          <w:tcPr>
            <w:tcW w:w="0" w:type="auto"/>
            <w:noWrap/>
            <w:hideMark/>
          </w:tcPr>
          <w:p w14:paraId="435F1838" w14:textId="77777777" w:rsidR="0068373F" w:rsidRPr="00210D0C" w:rsidRDefault="0068373F" w:rsidP="00210D0C">
            <w:pPr>
              <w:spacing w:line="360" w:lineRule="auto"/>
              <w:jc w:val="both"/>
            </w:pPr>
            <w:r w:rsidRPr="00210D0C">
              <w:t>20</w:t>
            </w:r>
          </w:p>
        </w:tc>
        <w:tc>
          <w:tcPr>
            <w:tcW w:w="0" w:type="auto"/>
            <w:noWrap/>
            <w:hideMark/>
          </w:tcPr>
          <w:p w14:paraId="3230EEC4" w14:textId="77777777" w:rsidR="0068373F" w:rsidRPr="00210D0C" w:rsidRDefault="0068373F" w:rsidP="00210D0C">
            <w:pPr>
              <w:spacing w:line="360" w:lineRule="auto"/>
              <w:jc w:val="both"/>
            </w:pPr>
            <w:r w:rsidRPr="00210D0C">
              <w:t>-2</w:t>
            </w:r>
          </w:p>
        </w:tc>
      </w:tr>
      <w:tr w:rsidR="0068373F" w:rsidRPr="00210D0C" w14:paraId="2B5D17DF" w14:textId="77777777" w:rsidTr="0068373F">
        <w:trPr>
          <w:trHeight w:val="300"/>
        </w:trPr>
        <w:tc>
          <w:tcPr>
            <w:tcW w:w="0" w:type="auto"/>
            <w:vMerge w:val="restart"/>
            <w:noWrap/>
            <w:hideMark/>
          </w:tcPr>
          <w:p w14:paraId="0C0B740D" w14:textId="77777777" w:rsidR="0068373F" w:rsidRPr="00210D0C" w:rsidRDefault="0068373F" w:rsidP="00210D0C">
            <w:pPr>
              <w:spacing w:line="360" w:lineRule="auto"/>
              <w:jc w:val="both"/>
            </w:pPr>
            <w:r w:rsidRPr="00210D0C">
              <w:t>3</w:t>
            </w:r>
          </w:p>
          <w:p w14:paraId="0263DCE4" w14:textId="77777777" w:rsidR="0068373F" w:rsidRPr="00210D0C" w:rsidRDefault="0068373F" w:rsidP="00210D0C">
            <w:pPr>
              <w:spacing w:line="360" w:lineRule="auto"/>
              <w:jc w:val="both"/>
            </w:pPr>
            <w:r w:rsidRPr="00210D0C">
              <w:t> </w:t>
            </w:r>
          </w:p>
          <w:p w14:paraId="4C1DB985" w14:textId="1FC56A01" w:rsidR="0068373F" w:rsidRPr="00210D0C" w:rsidRDefault="0068373F" w:rsidP="00210D0C">
            <w:pPr>
              <w:spacing w:line="360" w:lineRule="auto"/>
              <w:jc w:val="both"/>
            </w:pPr>
          </w:p>
          <w:p w14:paraId="56DC9799" w14:textId="2B6300FB" w:rsidR="0068373F" w:rsidRPr="00210D0C" w:rsidRDefault="0068373F" w:rsidP="00210D0C">
            <w:pPr>
              <w:spacing w:line="360" w:lineRule="auto"/>
              <w:jc w:val="both"/>
            </w:pPr>
            <w:r w:rsidRPr="00210D0C">
              <w:t> </w:t>
            </w:r>
          </w:p>
        </w:tc>
        <w:tc>
          <w:tcPr>
            <w:tcW w:w="0" w:type="auto"/>
            <w:noWrap/>
            <w:hideMark/>
          </w:tcPr>
          <w:p w14:paraId="67B0BE71" w14:textId="77777777" w:rsidR="0068373F" w:rsidRPr="00210D0C" w:rsidRDefault="0068373F" w:rsidP="00210D0C">
            <w:pPr>
              <w:spacing w:line="360" w:lineRule="auto"/>
              <w:jc w:val="both"/>
            </w:pPr>
            <w:proofErr w:type="spellStart"/>
            <w:r w:rsidRPr="00210D0C">
              <w:lastRenderedPageBreak/>
              <w:t>vlPFC</w:t>
            </w:r>
            <w:proofErr w:type="spellEnd"/>
            <w:r w:rsidRPr="00210D0C">
              <w:t xml:space="preserve"> R</w:t>
            </w:r>
          </w:p>
        </w:tc>
        <w:tc>
          <w:tcPr>
            <w:tcW w:w="0" w:type="auto"/>
            <w:noWrap/>
            <w:hideMark/>
          </w:tcPr>
          <w:p w14:paraId="0286EA8B" w14:textId="77777777" w:rsidR="0068373F" w:rsidRPr="00210D0C" w:rsidRDefault="0068373F" w:rsidP="00210D0C">
            <w:pPr>
              <w:spacing w:line="360" w:lineRule="auto"/>
              <w:jc w:val="both"/>
            </w:pPr>
            <w:r w:rsidRPr="00210D0C">
              <w:t>54</w:t>
            </w:r>
          </w:p>
        </w:tc>
        <w:tc>
          <w:tcPr>
            <w:tcW w:w="0" w:type="auto"/>
            <w:noWrap/>
            <w:hideMark/>
          </w:tcPr>
          <w:p w14:paraId="0CE082C8" w14:textId="77777777" w:rsidR="0068373F" w:rsidRPr="00210D0C" w:rsidRDefault="0068373F" w:rsidP="00210D0C">
            <w:pPr>
              <w:spacing w:line="360" w:lineRule="auto"/>
              <w:jc w:val="both"/>
            </w:pPr>
            <w:r w:rsidRPr="00210D0C">
              <w:t>12</w:t>
            </w:r>
          </w:p>
        </w:tc>
        <w:tc>
          <w:tcPr>
            <w:tcW w:w="0" w:type="auto"/>
            <w:noWrap/>
            <w:hideMark/>
          </w:tcPr>
          <w:p w14:paraId="1C05F38D" w14:textId="77777777" w:rsidR="0068373F" w:rsidRPr="00210D0C" w:rsidRDefault="0068373F" w:rsidP="00210D0C">
            <w:pPr>
              <w:spacing w:line="360" w:lineRule="auto"/>
              <w:jc w:val="both"/>
            </w:pPr>
            <w:r w:rsidRPr="00210D0C">
              <w:t>14</w:t>
            </w:r>
          </w:p>
        </w:tc>
      </w:tr>
      <w:tr w:rsidR="0068373F" w:rsidRPr="00210D0C" w14:paraId="33CFE040" w14:textId="77777777" w:rsidTr="0068373F">
        <w:trPr>
          <w:trHeight w:val="300"/>
        </w:trPr>
        <w:tc>
          <w:tcPr>
            <w:tcW w:w="0" w:type="auto"/>
            <w:vMerge/>
            <w:noWrap/>
            <w:hideMark/>
          </w:tcPr>
          <w:p w14:paraId="2D697E52" w14:textId="499C0B21" w:rsidR="0068373F" w:rsidRPr="00210D0C" w:rsidRDefault="0068373F" w:rsidP="00210D0C">
            <w:pPr>
              <w:spacing w:line="360" w:lineRule="auto"/>
              <w:jc w:val="both"/>
            </w:pPr>
          </w:p>
        </w:tc>
        <w:tc>
          <w:tcPr>
            <w:tcW w:w="0" w:type="auto"/>
            <w:noWrap/>
            <w:hideMark/>
          </w:tcPr>
          <w:p w14:paraId="431FE9BE" w14:textId="77777777" w:rsidR="0068373F" w:rsidRPr="00210D0C" w:rsidRDefault="0068373F" w:rsidP="00210D0C">
            <w:pPr>
              <w:spacing w:line="360" w:lineRule="auto"/>
              <w:jc w:val="both"/>
            </w:pPr>
            <w:proofErr w:type="spellStart"/>
            <w:r w:rsidRPr="00210D0C">
              <w:t>vlPFC</w:t>
            </w:r>
            <w:proofErr w:type="spellEnd"/>
            <w:r w:rsidRPr="00210D0C">
              <w:t xml:space="preserve"> L</w:t>
            </w:r>
          </w:p>
        </w:tc>
        <w:tc>
          <w:tcPr>
            <w:tcW w:w="0" w:type="auto"/>
            <w:noWrap/>
            <w:hideMark/>
          </w:tcPr>
          <w:p w14:paraId="3A56E6F8" w14:textId="77777777" w:rsidR="0068373F" w:rsidRPr="00210D0C" w:rsidRDefault="0068373F" w:rsidP="00210D0C">
            <w:pPr>
              <w:spacing w:line="360" w:lineRule="auto"/>
              <w:jc w:val="both"/>
            </w:pPr>
            <w:r w:rsidRPr="00210D0C">
              <w:t>-50</w:t>
            </w:r>
          </w:p>
        </w:tc>
        <w:tc>
          <w:tcPr>
            <w:tcW w:w="0" w:type="auto"/>
            <w:noWrap/>
            <w:hideMark/>
          </w:tcPr>
          <w:p w14:paraId="32E77815" w14:textId="77777777" w:rsidR="0068373F" w:rsidRPr="00210D0C" w:rsidRDefault="0068373F" w:rsidP="00210D0C">
            <w:pPr>
              <w:spacing w:line="360" w:lineRule="auto"/>
              <w:jc w:val="both"/>
            </w:pPr>
            <w:r w:rsidRPr="00210D0C">
              <w:t>8</w:t>
            </w:r>
          </w:p>
        </w:tc>
        <w:tc>
          <w:tcPr>
            <w:tcW w:w="0" w:type="auto"/>
            <w:noWrap/>
            <w:hideMark/>
          </w:tcPr>
          <w:p w14:paraId="74F69C1C" w14:textId="77777777" w:rsidR="0068373F" w:rsidRPr="00210D0C" w:rsidRDefault="0068373F" w:rsidP="00210D0C">
            <w:pPr>
              <w:spacing w:line="360" w:lineRule="auto"/>
              <w:jc w:val="both"/>
            </w:pPr>
            <w:r w:rsidRPr="00210D0C">
              <w:t>4</w:t>
            </w:r>
          </w:p>
        </w:tc>
      </w:tr>
      <w:tr w:rsidR="0068373F" w:rsidRPr="00210D0C" w14:paraId="2CB4837C" w14:textId="77777777" w:rsidTr="0068373F">
        <w:trPr>
          <w:trHeight w:val="300"/>
        </w:trPr>
        <w:tc>
          <w:tcPr>
            <w:tcW w:w="0" w:type="auto"/>
            <w:vMerge/>
            <w:noWrap/>
            <w:hideMark/>
          </w:tcPr>
          <w:p w14:paraId="48DAB750" w14:textId="0D2E539C" w:rsidR="0068373F" w:rsidRPr="00210D0C" w:rsidRDefault="0068373F" w:rsidP="00210D0C">
            <w:pPr>
              <w:spacing w:line="360" w:lineRule="auto"/>
              <w:jc w:val="both"/>
            </w:pPr>
          </w:p>
        </w:tc>
        <w:tc>
          <w:tcPr>
            <w:tcW w:w="0" w:type="auto"/>
            <w:noWrap/>
            <w:hideMark/>
          </w:tcPr>
          <w:p w14:paraId="09B75D85" w14:textId="77777777" w:rsidR="0068373F" w:rsidRPr="00210D0C" w:rsidRDefault="0068373F" w:rsidP="00210D0C">
            <w:pPr>
              <w:spacing w:line="360" w:lineRule="auto"/>
              <w:jc w:val="both"/>
            </w:pPr>
            <w:proofErr w:type="spellStart"/>
            <w:r w:rsidRPr="00210D0C">
              <w:t>dlPFC</w:t>
            </w:r>
            <w:proofErr w:type="spellEnd"/>
            <w:r w:rsidRPr="00210D0C">
              <w:t>/PMC R</w:t>
            </w:r>
          </w:p>
        </w:tc>
        <w:tc>
          <w:tcPr>
            <w:tcW w:w="0" w:type="auto"/>
            <w:noWrap/>
            <w:hideMark/>
          </w:tcPr>
          <w:p w14:paraId="5A8B688B" w14:textId="77777777" w:rsidR="0068373F" w:rsidRPr="00210D0C" w:rsidRDefault="0068373F" w:rsidP="00210D0C">
            <w:pPr>
              <w:spacing w:line="360" w:lineRule="auto"/>
              <w:jc w:val="both"/>
            </w:pPr>
            <w:r w:rsidRPr="00210D0C">
              <w:t>42</w:t>
            </w:r>
          </w:p>
        </w:tc>
        <w:tc>
          <w:tcPr>
            <w:tcW w:w="0" w:type="auto"/>
            <w:noWrap/>
            <w:hideMark/>
          </w:tcPr>
          <w:p w14:paraId="3136834D" w14:textId="77777777" w:rsidR="0068373F" w:rsidRPr="00210D0C" w:rsidRDefault="0068373F" w:rsidP="00210D0C">
            <w:pPr>
              <w:spacing w:line="360" w:lineRule="auto"/>
              <w:jc w:val="both"/>
            </w:pPr>
            <w:r w:rsidRPr="00210D0C">
              <w:t>0</w:t>
            </w:r>
          </w:p>
        </w:tc>
        <w:tc>
          <w:tcPr>
            <w:tcW w:w="0" w:type="auto"/>
            <w:noWrap/>
            <w:hideMark/>
          </w:tcPr>
          <w:p w14:paraId="1357DC8B" w14:textId="77777777" w:rsidR="0068373F" w:rsidRPr="00210D0C" w:rsidRDefault="0068373F" w:rsidP="00210D0C">
            <w:pPr>
              <w:spacing w:line="360" w:lineRule="auto"/>
              <w:jc w:val="both"/>
            </w:pPr>
            <w:r w:rsidRPr="00210D0C">
              <w:t>42</w:t>
            </w:r>
          </w:p>
        </w:tc>
      </w:tr>
      <w:tr w:rsidR="0068373F" w:rsidRPr="00210D0C" w14:paraId="59D10B89" w14:textId="77777777" w:rsidTr="0068373F">
        <w:trPr>
          <w:trHeight w:val="300"/>
        </w:trPr>
        <w:tc>
          <w:tcPr>
            <w:tcW w:w="0" w:type="auto"/>
            <w:vMerge/>
            <w:noWrap/>
            <w:hideMark/>
          </w:tcPr>
          <w:p w14:paraId="2424EE5C" w14:textId="2E85CAF0" w:rsidR="0068373F" w:rsidRPr="00210D0C" w:rsidRDefault="0068373F" w:rsidP="00210D0C">
            <w:pPr>
              <w:spacing w:line="360" w:lineRule="auto"/>
              <w:jc w:val="both"/>
            </w:pPr>
          </w:p>
        </w:tc>
        <w:tc>
          <w:tcPr>
            <w:tcW w:w="0" w:type="auto"/>
            <w:noWrap/>
            <w:hideMark/>
          </w:tcPr>
          <w:p w14:paraId="37D90FBF" w14:textId="77777777" w:rsidR="0068373F" w:rsidRPr="00210D0C" w:rsidRDefault="0068373F" w:rsidP="00210D0C">
            <w:pPr>
              <w:spacing w:line="360" w:lineRule="auto"/>
              <w:jc w:val="both"/>
            </w:pPr>
            <w:proofErr w:type="spellStart"/>
            <w:r w:rsidRPr="00210D0C">
              <w:t>dlPFC</w:t>
            </w:r>
            <w:proofErr w:type="spellEnd"/>
            <w:r w:rsidRPr="00210D0C">
              <w:t>/PMC L</w:t>
            </w:r>
          </w:p>
        </w:tc>
        <w:tc>
          <w:tcPr>
            <w:tcW w:w="0" w:type="auto"/>
            <w:noWrap/>
            <w:hideMark/>
          </w:tcPr>
          <w:p w14:paraId="1D3DE170" w14:textId="77777777" w:rsidR="0068373F" w:rsidRPr="00210D0C" w:rsidRDefault="0068373F" w:rsidP="00210D0C">
            <w:pPr>
              <w:spacing w:line="360" w:lineRule="auto"/>
              <w:jc w:val="both"/>
            </w:pPr>
            <w:r w:rsidRPr="00210D0C">
              <w:t>-34</w:t>
            </w:r>
          </w:p>
        </w:tc>
        <w:tc>
          <w:tcPr>
            <w:tcW w:w="0" w:type="auto"/>
            <w:noWrap/>
            <w:hideMark/>
          </w:tcPr>
          <w:p w14:paraId="69FE515D" w14:textId="77777777" w:rsidR="0068373F" w:rsidRPr="00210D0C" w:rsidRDefault="0068373F" w:rsidP="00210D0C">
            <w:pPr>
              <w:spacing w:line="360" w:lineRule="auto"/>
              <w:jc w:val="both"/>
            </w:pPr>
            <w:r w:rsidRPr="00210D0C">
              <w:t>-4</w:t>
            </w:r>
          </w:p>
        </w:tc>
        <w:tc>
          <w:tcPr>
            <w:tcW w:w="0" w:type="auto"/>
            <w:noWrap/>
            <w:hideMark/>
          </w:tcPr>
          <w:p w14:paraId="5C844828" w14:textId="77777777" w:rsidR="0068373F" w:rsidRPr="00210D0C" w:rsidRDefault="0068373F" w:rsidP="00210D0C">
            <w:pPr>
              <w:spacing w:line="360" w:lineRule="auto"/>
              <w:jc w:val="both"/>
            </w:pPr>
            <w:r w:rsidRPr="00210D0C">
              <w:t>40</w:t>
            </w:r>
          </w:p>
        </w:tc>
      </w:tr>
      <w:tr w:rsidR="0068373F" w:rsidRPr="00210D0C" w14:paraId="383E826E" w14:textId="77777777" w:rsidTr="0068373F">
        <w:trPr>
          <w:trHeight w:val="300"/>
        </w:trPr>
        <w:tc>
          <w:tcPr>
            <w:tcW w:w="0" w:type="auto"/>
            <w:vMerge w:val="restart"/>
            <w:noWrap/>
            <w:hideMark/>
          </w:tcPr>
          <w:p w14:paraId="22EB1385" w14:textId="1F8F2A6D" w:rsidR="0068373F" w:rsidRPr="00210D0C" w:rsidRDefault="0068373F" w:rsidP="00210D0C">
            <w:pPr>
              <w:spacing w:line="360" w:lineRule="auto"/>
              <w:jc w:val="both"/>
            </w:pPr>
            <w:r>
              <w:t>4</w:t>
            </w:r>
          </w:p>
          <w:p w14:paraId="2F58A138" w14:textId="77777777" w:rsidR="0068373F" w:rsidRPr="00210D0C" w:rsidRDefault="0068373F" w:rsidP="00210D0C">
            <w:pPr>
              <w:spacing w:line="360" w:lineRule="auto"/>
              <w:jc w:val="both"/>
            </w:pPr>
            <w:r w:rsidRPr="00210D0C">
              <w:t> </w:t>
            </w:r>
          </w:p>
          <w:p w14:paraId="762DBB41" w14:textId="77777777" w:rsidR="0068373F" w:rsidRPr="00210D0C" w:rsidRDefault="0068373F" w:rsidP="00210D0C">
            <w:pPr>
              <w:spacing w:line="360" w:lineRule="auto"/>
              <w:jc w:val="both"/>
            </w:pPr>
            <w:r w:rsidRPr="00210D0C">
              <w:t> </w:t>
            </w:r>
          </w:p>
          <w:p w14:paraId="43B45AEA" w14:textId="5375AB9E" w:rsidR="0068373F" w:rsidRPr="00210D0C" w:rsidRDefault="0068373F" w:rsidP="00210D0C">
            <w:pPr>
              <w:spacing w:line="360" w:lineRule="auto"/>
              <w:jc w:val="both"/>
            </w:pPr>
            <w:r w:rsidRPr="00210D0C">
              <w:t> </w:t>
            </w:r>
          </w:p>
        </w:tc>
        <w:tc>
          <w:tcPr>
            <w:tcW w:w="0" w:type="auto"/>
            <w:noWrap/>
            <w:hideMark/>
          </w:tcPr>
          <w:p w14:paraId="79109C2B" w14:textId="7F238401" w:rsidR="0068373F" w:rsidRPr="00210D0C" w:rsidRDefault="0068373F" w:rsidP="00210D0C">
            <w:pPr>
              <w:spacing w:line="360" w:lineRule="auto"/>
              <w:jc w:val="both"/>
            </w:pPr>
            <w:proofErr w:type="spellStart"/>
            <w:r>
              <w:t>T</w:t>
            </w:r>
            <w:r w:rsidRPr="00210D0C">
              <w:t>emporo</w:t>
            </w:r>
            <w:proofErr w:type="spellEnd"/>
            <w:r w:rsidRPr="00210D0C">
              <w:t>-parietal R</w:t>
            </w:r>
          </w:p>
        </w:tc>
        <w:tc>
          <w:tcPr>
            <w:tcW w:w="0" w:type="auto"/>
            <w:noWrap/>
            <w:hideMark/>
          </w:tcPr>
          <w:p w14:paraId="0D4423AC" w14:textId="77777777" w:rsidR="0068373F" w:rsidRPr="00210D0C" w:rsidRDefault="0068373F" w:rsidP="00210D0C">
            <w:pPr>
              <w:spacing w:line="360" w:lineRule="auto"/>
              <w:jc w:val="both"/>
            </w:pPr>
            <w:r w:rsidRPr="00210D0C">
              <w:t>62</w:t>
            </w:r>
          </w:p>
        </w:tc>
        <w:tc>
          <w:tcPr>
            <w:tcW w:w="0" w:type="auto"/>
            <w:noWrap/>
            <w:hideMark/>
          </w:tcPr>
          <w:p w14:paraId="0A192F51" w14:textId="77777777" w:rsidR="0068373F" w:rsidRPr="00210D0C" w:rsidRDefault="0068373F" w:rsidP="00210D0C">
            <w:pPr>
              <w:spacing w:line="360" w:lineRule="auto"/>
              <w:jc w:val="both"/>
            </w:pPr>
            <w:r w:rsidRPr="00210D0C">
              <w:t>-34</w:t>
            </w:r>
          </w:p>
        </w:tc>
        <w:tc>
          <w:tcPr>
            <w:tcW w:w="0" w:type="auto"/>
            <w:noWrap/>
            <w:hideMark/>
          </w:tcPr>
          <w:p w14:paraId="0338E1E3" w14:textId="77777777" w:rsidR="0068373F" w:rsidRPr="00210D0C" w:rsidRDefault="0068373F" w:rsidP="00210D0C">
            <w:pPr>
              <w:spacing w:line="360" w:lineRule="auto"/>
              <w:jc w:val="both"/>
            </w:pPr>
            <w:r w:rsidRPr="00210D0C">
              <w:t>34</w:t>
            </w:r>
          </w:p>
        </w:tc>
      </w:tr>
      <w:tr w:rsidR="0068373F" w:rsidRPr="00210D0C" w14:paraId="339EA5DE" w14:textId="77777777" w:rsidTr="0068373F">
        <w:trPr>
          <w:trHeight w:val="300"/>
        </w:trPr>
        <w:tc>
          <w:tcPr>
            <w:tcW w:w="0" w:type="auto"/>
            <w:vMerge/>
            <w:noWrap/>
            <w:hideMark/>
          </w:tcPr>
          <w:p w14:paraId="511E7BF2" w14:textId="67C8F1A4" w:rsidR="0068373F" w:rsidRPr="00210D0C" w:rsidRDefault="0068373F" w:rsidP="00210D0C">
            <w:pPr>
              <w:spacing w:line="360" w:lineRule="auto"/>
              <w:jc w:val="both"/>
            </w:pPr>
          </w:p>
        </w:tc>
        <w:tc>
          <w:tcPr>
            <w:tcW w:w="0" w:type="auto"/>
            <w:noWrap/>
            <w:hideMark/>
          </w:tcPr>
          <w:p w14:paraId="1985D66C" w14:textId="01D3F4D2" w:rsidR="0068373F" w:rsidRPr="00210D0C" w:rsidRDefault="0068373F" w:rsidP="00210D0C">
            <w:pPr>
              <w:spacing w:line="360" w:lineRule="auto"/>
              <w:jc w:val="both"/>
            </w:pPr>
            <w:proofErr w:type="spellStart"/>
            <w:r>
              <w:t>T</w:t>
            </w:r>
            <w:r w:rsidRPr="00210D0C">
              <w:t>emporo</w:t>
            </w:r>
            <w:proofErr w:type="spellEnd"/>
            <w:r w:rsidRPr="00210D0C">
              <w:t>-parietal L</w:t>
            </w:r>
          </w:p>
        </w:tc>
        <w:tc>
          <w:tcPr>
            <w:tcW w:w="0" w:type="auto"/>
            <w:noWrap/>
            <w:hideMark/>
          </w:tcPr>
          <w:p w14:paraId="3E7FA91A" w14:textId="77777777" w:rsidR="0068373F" w:rsidRPr="00210D0C" w:rsidRDefault="0068373F" w:rsidP="00210D0C">
            <w:pPr>
              <w:spacing w:line="360" w:lineRule="auto"/>
              <w:jc w:val="both"/>
            </w:pPr>
            <w:r w:rsidRPr="00210D0C">
              <w:t>-58</w:t>
            </w:r>
          </w:p>
        </w:tc>
        <w:tc>
          <w:tcPr>
            <w:tcW w:w="0" w:type="auto"/>
            <w:noWrap/>
            <w:hideMark/>
          </w:tcPr>
          <w:p w14:paraId="4287294E" w14:textId="77777777" w:rsidR="0068373F" w:rsidRPr="00210D0C" w:rsidRDefault="0068373F" w:rsidP="00210D0C">
            <w:pPr>
              <w:spacing w:line="360" w:lineRule="auto"/>
              <w:jc w:val="both"/>
            </w:pPr>
            <w:r w:rsidRPr="00210D0C">
              <w:t>-32</w:t>
            </w:r>
          </w:p>
        </w:tc>
        <w:tc>
          <w:tcPr>
            <w:tcW w:w="0" w:type="auto"/>
            <w:noWrap/>
            <w:hideMark/>
          </w:tcPr>
          <w:p w14:paraId="56486D87" w14:textId="77777777" w:rsidR="0068373F" w:rsidRPr="00210D0C" w:rsidRDefault="0068373F" w:rsidP="00210D0C">
            <w:pPr>
              <w:spacing w:line="360" w:lineRule="auto"/>
              <w:jc w:val="both"/>
            </w:pPr>
            <w:r w:rsidRPr="00210D0C">
              <w:t>32</w:t>
            </w:r>
          </w:p>
        </w:tc>
      </w:tr>
      <w:tr w:rsidR="0068373F" w:rsidRPr="00210D0C" w14:paraId="205752CB" w14:textId="77777777" w:rsidTr="0068373F">
        <w:trPr>
          <w:trHeight w:val="300"/>
        </w:trPr>
        <w:tc>
          <w:tcPr>
            <w:tcW w:w="0" w:type="auto"/>
            <w:vMerge/>
            <w:noWrap/>
            <w:hideMark/>
          </w:tcPr>
          <w:p w14:paraId="684DF69C" w14:textId="3CA3E566" w:rsidR="0068373F" w:rsidRPr="00210D0C" w:rsidRDefault="0068373F" w:rsidP="00210D0C">
            <w:pPr>
              <w:spacing w:line="360" w:lineRule="auto"/>
              <w:jc w:val="both"/>
            </w:pPr>
          </w:p>
        </w:tc>
        <w:tc>
          <w:tcPr>
            <w:tcW w:w="0" w:type="auto"/>
            <w:noWrap/>
            <w:hideMark/>
          </w:tcPr>
          <w:p w14:paraId="11FAAB05" w14:textId="768B89FC" w:rsidR="0068373F" w:rsidRPr="00210D0C" w:rsidRDefault="0068373F" w:rsidP="00210D0C">
            <w:pPr>
              <w:spacing w:line="360" w:lineRule="auto"/>
              <w:jc w:val="both"/>
            </w:pPr>
            <w:r>
              <w:t>P</w:t>
            </w:r>
            <w:r w:rsidRPr="00210D0C">
              <w:t>arietal R</w:t>
            </w:r>
          </w:p>
        </w:tc>
        <w:tc>
          <w:tcPr>
            <w:tcW w:w="0" w:type="auto"/>
            <w:noWrap/>
            <w:hideMark/>
          </w:tcPr>
          <w:p w14:paraId="587FAB51" w14:textId="77777777" w:rsidR="0068373F" w:rsidRPr="00210D0C" w:rsidRDefault="0068373F" w:rsidP="00210D0C">
            <w:pPr>
              <w:spacing w:line="360" w:lineRule="auto"/>
              <w:jc w:val="both"/>
            </w:pPr>
            <w:r w:rsidRPr="00210D0C">
              <w:t>30</w:t>
            </w:r>
          </w:p>
        </w:tc>
        <w:tc>
          <w:tcPr>
            <w:tcW w:w="0" w:type="auto"/>
            <w:noWrap/>
            <w:hideMark/>
          </w:tcPr>
          <w:p w14:paraId="34DC2DB9" w14:textId="77777777" w:rsidR="0068373F" w:rsidRPr="00210D0C" w:rsidRDefault="0068373F" w:rsidP="00210D0C">
            <w:pPr>
              <w:spacing w:line="360" w:lineRule="auto"/>
              <w:jc w:val="both"/>
            </w:pPr>
            <w:r w:rsidRPr="00210D0C">
              <w:t>-48</w:t>
            </w:r>
          </w:p>
        </w:tc>
        <w:tc>
          <w:tcPr>
            <w:tcW w:w="0" w:type="auto"/>
            <w:noWrap/>
            <w:hideMark/>
          </w:tcPr>
          <w:p w14:paraId="7DD2F03D" w14:textId="77777777" w:rsidR="0068373F" w:rsidRPr="00210D0C" w:rsidRDefault="0068373F" w:rsidP="00210D0C">
            <w:pPr>
              <w:spacing w:line="360" w:lineRule="auto"/>
              <w:jc w:val="both"/>
            </w:pPr>
            <w:r w:rsidRPr="00210D0C">
              <w:t>40</w:t>
            </w:r>
          </w:p>
        </w:tc>
      </w:tr>
      <w:tr w:rsidR="0068373F" w:rsidRPr="00210D0C" w14:paraId="314F97E6" w14:textId="77777777" w:rsidTr="0068373F">
        <w:trPr>
          <w:trHeight w:val="300"/>
        </w:trPr>
        <w:tc>
          <w:tcPr>
            <w:tcW w:w="0" w:type="auto"/>
            <w:vMerge/>
            <w:noWrap/>
            <w:hideMark/>
          </w:tcPr>
          <w:p w14:paraId="510FE852" w14:textId="45CF9894" w:rsidR="0068373F" w:rsidRPr="00210D0C" w:rsidRDefault="0068373F" w:rsidP="00210D0C">
            <w:pPr>
              <w:spacing w:line="360" w:lineRule="auto"/>
              <w:jc w:val="both"/>
            </w:pPr>
          </w:p>
        </w:tc>
        <w:tc>
          <w:tcPr>
            <w:tcW w:w="0" w:type="auto"/>
            <w:noWrap/>
            <w:hideMark/>
          </w:tcPr>
          <w:p w14:paraId="6A5082EE" w14:textId="50E76609" w:rsidR="0068373F" w:rsidRPr="00210D0C" w:rsidRDefault="0068373F" w:rsidP="00210D0C">
            <w:pPr>
              <w:spacing w:line="360" w:lineRule="auto"/>
              <w:jc w:val="both"/>
            </w:pPr>
            <w:r>
              <w:t>P</w:t>
            </w:r>
            <w:r w:rsidRPr="00210D0C">
              <w:t>arietal L</w:t>
            </w:r>
          </w:p>
        </w:tc>
        <w:tc>
          <w:tcPr>
            <w:tcW w:w="0" w:type="auto"/>
            <w:noWrap/>
            <w:hideMark/>
          </w:tcPr>
          <w:p w14:paraId="2DBBC8F1" w14:textId="77777777" w:rsidR="0068373F" w:rsidRPr="00210D0C" w:rsidRDefault="0068373F" w:rsidP="00210D0C">
            <w:pPr>
              <w:spacing w:line="360" w:lineRule="auto"/>
              <w:jc w:val="both"/>
            </w:pPr>
            <w:r w:rsidRPr="00210D0C">
              <w:t>-30</w:t>
            </w:r>
          </w:p>
        </w:tc>
        <w:tc>
          <w:tcPr>
            <w:tcW w:w="0" w:type="auto"/>
            <w:noWrap/>
            <w:hideMark/>
          </w:tcPr>
          <w:p w14:paraId="18188F48" w14:textId="77777777" w:rsidR="0068373F" w:rsidRPr="00210D0C" w:rsidRDefault="0068373F" w:rsidP="00210D0C">
            <w:pPr>
              <w:spacing w:line="360" w:lineRule="auto"/>
              <w:jc w:val="both"/>
            </w:pPr>
            <w:r w:rsidRPr="00210D0C">
              <w:t>-48</w:t>
            </w:r>
          </w:p>
        </w:tc>
        <w:tc>
          <w:tcPr>
            <w:tcW w:w="0" w:type="auto"/>
            <w:noWrap/>
            <w:hideMark/>
          </w:tcPr>
          <w:p w14:paraId="013D8CCF" w14:textId="77777777" w:rsidR="0068373F" w:rsidRPr="00210D0C" w:rsidRDefault="0068373F" w:rsidP="00210D0C">
            <w:pPr>
              <w:spacing w:line="360" w:lineRule="auto"/>
              <w:jc w:val="both"/>
            </w:pPr>
            <w:r w:rsidRPr="00210D0C">
              <w:t>38</w:t>
            </w:r>
          </w:p>
        </w:tc>
      </w:tr>
      <w:tr w:rsidR="0068373F" w:rsidRPr="00210D0C" w14:paraId="238D5ED3" w14:textId="77777777" w:rsidTr="0068373F">
        <w:trPr>
          <w:trHeight w:val="300"/>
        </w:trPr>
        <w:tc>
          <w:tcPr>
            <w:tcW w:w="0" w:type="auto"/>
            <w:vMerge w:val="restart"/>
            <w:noWrap/>
            <w:hideMark/>
          </w:tcPr>
          <w:p w14:paraId="4226198E" w14:textId="13BDA52E" w:rsidR="0068373F" w:rsidRPr="00210D0C" w:rsidRDefault="0068373F" w:rsidP="00210D0C">
            <w:pPr>
              <w:spacing w:line="360" w:lineRule="auto"/>
              <w:jc w:val="both"/>
            </w:pPr>
            <w:r>
              <w:t>5</w:t>
            </w:r>
          </w:p>
          <w:p w14:paraId="55831CF5" w14:textId="4AAF391F" w:rsidR="0068373F" w:rsidRPr="00210D0C" w:rsidRDefault="0068373F" w:rsidP="00210D0C">
            <w:pPr>
              <w:spacing w:line="360" w:lineRule="auto"/>
              <w:jc w:val="both"/>
            </w:pPr>
            <w:r w:rsidRPr="00210D0C">
              <w:t> </w:t>
            </w:r>
          </w:p>
        </w:tc>
        <w:tc>
          <w:tcPr>
            <w:tcW w:w="0" w:type="auto"/>
            <w:noWrap/>
            <w:hideMark/>
          </w:tcPr>
          <w:p w14:paraId="21FAD682" w14:textId="482A59A9" w:rsidR="0068373F" w:rsidRPr="00210D0C" w:rsidRDefault="0068373F" w:rsidP="00210D0C">
            <w:pPr>
              <w:spacing w:line="360" w:lineRule="auto"/>
              <w:jc w:val="both"/>
            </w:pPr>
            <w:r>
              <w:t>O</w:t>
            </w:r>
            <w:r w:rsidRPr="00210D0C">
              <w:t>ccipital R</w:t>
            </w:r>
          </w:p>
        </w:tc>
        <w:tc>
          <w:tcPr>
            <w:tcW w:w="0" w:type="auto"/>
            <w:noWrap/>
            <w:hideMark/>
          </w:tcPr>
          <w:p w14:paraId="2F03FFCF" w14:textId="77777777" w:rsidR="0068373F" w:rsidRPr="00210D0C" w:rsidRDefault="0068373F" w:rsidP="00210D0C">
            <w:pPr>
              <w:spacing w:line="360" w:lineRule="auto"/>
              <w:jc w:val="both"/>
            </w:pPr>
            <w:r w:rsidRPr="00210D0C">
              <w:t>46</w:t>
            </w:r>
          </w:p>
        </w:tc>
        <w:tc>
          <w:tcPr>
            <w:tcW w:w="0" w:type="auto"/>
            <w:noWrap/>
            <w:hideMark/>
          </w:tcPr>
          <w:p w14:paraId="47798616" w14:textId="77777777" w:rsidR="0068373F" w:rsidRPr="00210D0C" w:rsidRDefault="0068373F" w:rsidP="00210D0C">
            <w:pPr>
              <w:spacing w:line="360" w:lineRule="auto"/>
              <w:jc w:val="both"/>
            </w:pPr>
            <w:r w:rsidRPr="00210D0C">
              <w:t>-58</w:t>
            </w:r>
          </w:p>
        </w:tc>
        <w:tc>
          <w:tcPr>
            <w:tcW w:w="0" w:type="auto"/>
            <w:noWrap/>
            <w:hideMark/>
          </w:tcPr>
          <w:p w14:paraId="1C19C453" w14:textId="77777777" w:rsidR="0068373F" w:rsidRPr="00210D0C" w:rsidRDefault="0068373F" w:rsidP="00210D0C">
            <w:pPr>
              <w:spacing w:line="360" w:lineRule="auto"/>
              <w:jc w:val="both"/>
            </w:pPr>
            <w:r w:rsidRPr="00210D0C">
              <w:t>12</w:t>
            </w:r>
          </w:p>
        </w:tc>
      </w:tr>
      <w:tr w:rsidR="0068373F" w:rsidRPr="00210D0C" w14:paraId="4C9F08D4" w14:textId="77777777" w:rsidTr="0068373F">
        <w:trPr>
          <w:trHeight w:val="300"/>
        </w:trPr>
        <w:tc>
          <w:tcPr>
            <w:tcW w:w="0" w:type="auto"/>
            <w:vMerge/>
            <w:noWrap/>
            <w:hideMark/>
          </w:tcPr>
          <w:p w14:paraId="017B80C0" w14:textId="76C36C7E" w:rsidR="0068373F" w:rsidRPr="00210D0C" w:rsidRDefault="0068373F" w:rsidP="00210D0C">
            <w:pPr>
              <w:spacing w:line="360" w:lineRule="auto"/>
              <w:jc w:val="both"/>
            </w:pPr>
          </w:p>
        </w:tc>
        <w:tc>
          <w:tcPr>
            <w:tcW w:w="0" w:type="auto"/>
            <w:noWrap/>
            <w:hideMark/>
          </w:tcPr>
          <w:p w14:paraId="7A06ECC9" w14:textId="117987BF" w:rsidR="0068373F" w:rsidRPr="00210D0C" w:rsidRDefault="0068373F" w:rsidP="00210D0C">
            <w:pPr>
              <w:spacing w:line="360" w:lineRule="auto"/>
              <w:jc w:val="both"/>
            </w:pPr>
            <w:r>
              <w:t>O</w:t>
            </w:r>
            <w:r w:rsidRPr="00210D0C">
              <w:t>ccipital L</w:t>
            </w:r>
          </w:p>
        </w:tc>
        <w:tc>
          <w:tcPr>
            <w:tcW w:w="0" w:type="auto"/>
            <w:noWrap/>
            <w:hideMark/>
          </w:tcPr>
          <w:p w14:paraId="76B6CD35" w14:textId="77777777" w:rsidR="0068373F" w:rsidRPr="00210D0C" w:rsidRDefault="0068373F" w:rsidP="00210D0C">
            <w:pPr>
              <w:spacing w:line="360" w:lineRule="auto"/>
              <w:jc w:val="both"/>
            </w:pPr>
            <w:r w:rsidRPr="00210D0C">
              <w:t>-46</w:t>
            </w:r>
          </w:p>
        </w:tc>
        <w:tc>
          <w:tcPr>
            <w:tcW w:w="0" w:type="auto"/>
            <w:noWrap/>
            <w:hideMark/>
          </w:tcPr>
          <w:p w14:paraId="5DEB6F1A" w14:textId="77777777" w:rsidR="0068373F" w:rsidRPr="00210D0C" w:rsidRDefault="0068373F" w:rsidP="00210D0C">
            <w:pPr>
              <w:spacing w:line="360" w:lineRule="auto"/>
              <w:jc w:val="both"/>
            </w:pPr>
            <w:r w:rsidRPr="00210D0C">
              <w:t>-70</w:t>
            </w:r>
          </w:p>
        </w:tc>
        <w:tc>
          <w:tcPr>
            <w:tcW w:w="0" w:type="auto"/>
            <w:noWrap/>
            <w:hideMark/>
          </w:tcPr>
          <w:p w14:paraId="2C12143C" w14:textId="77777777" w:rsidR="0068373F" w:rsidRPr="00210D0C" w:rsidRDefault="0068373F" w:rsidP="00210D0C">
            <w:pPr>
              <w:spacing w:line="360" w:lineRule="auto"/>
              <w:jc w:val="both"/>
            </w:pPr>
            <w:r w:rsidRPr="00210D0C">
              <w:t>8</w:t>
            </w:r>
          </w:p>
        </w:tc>
      </w:tr>
      <w:tr w:rsidR="00210D0C" w:rsidRPr="00210D0C" w14:paraId="40854A28" w14:textId="77777777" w:rsidTr="0068373F">
        <w:trPr>
          <w:trHeight w:val="560"/>
        </w:trPr>
        <w:tc>
          <w:tcPr>
            <w:tcW w:w="0" w:type="auto"/>
            <w:noWrap/>
            <w:hideMark/>
          </w:tcPr>
          <w:p w14:paraId="0C228E5A" w14:textId="796831DD" w:rsidR="00210D0C" w:rsidRPr="00210D0C" w:rsidRDefault="0068373F" w:rsidP="00210D0C">
            <w:pPr>
              <w:spacing w:line="360" w:lineRule="auto"/>
              <w:jc w:val="both"/>
            </w:pPr>
            <w:r>
              <w:t>6</w:t>
            </w:r>
          </w:p>
        </w:tc>
        <w:tc>
          <w:tcPr>
            <w:tcW w:w="0" w:type="auto"/>
            <w:noWrap/>
            <w:hideMark/>
          </w:tcPr>
          <w:p w14:paraId="24BBC44D" w14:textId="77777777" w:rsidR="00210D0C" w:rsidRPr="00210D0C" w:rsidRDefault="00210D0C" w:rsidP="00210D0C">
            <w:pPr>
              <w:spacing w:line="360" w:lineRule="auto"/>
              <w:jc w:val="both"/>
            </w:pPr>
            <w:r w:rsidRPr="00210D0C">
              <w:t>Basal Ganglia (BG)</w:t>
            </w:r>
          </w:p>
        </w:tc>
        <w:tc>
          <w:tcPr>
            <w:tcW w:w="0" w:type="auto"/>
            <w:gridSpan w:val="3"/>
            <w:hideMark/>
          </w:tcPr>
          <w:p w14:paraId="52667AE3" w14:textId="77777777" w:rsidR="00210D0C" w:rsidRPr="00210D0C" w:rsidRDefault="00210D0C" w:rsidP="00210D0C">
            <w:pPr>
              <w:spacing w:line="360" w:lineRule="auto"/>
              <w:jc w:val="both"/>
            </w:pPr>
            <w:r w:rsidRPr="00210D0C">
              <w:t>strong activation with several local maxima throughout BG</w:t>
            </w:r>
          </w:p>
        </w:tc>
      </w:tr>
      <w:tr w:rsidR="00210D0C" w:rsidRPr="00210D0C" w14:paraId="30A87A74" w14:textId="77777777" w:rsidTr="0068373F">
        <w:trPr>
          <w:trHeight w:val="379"/>
        </w:trPr>
        <w:tc>
          <w:tcPr>
            <w:tcW w:w="0" w:type="auto"/>
            <w:gridSpan w:val="5"/>
            <w:shd w:val="clear" w:color="auto" w:fill="8DB3E2" w:themeFill="text2" w:themeFillTint="66"/>
            <w:noWrap/>
          </w:tcPr>
          <w:p w14:paraId="402D9B38" w14:textId="6AE43D83" w:rsidR="00210D0C" w:rsidRPr="00210D0C" w:rsidRDefault="00210D0C" w:rsidP="00210D0C">
            <w:pPr>
              <w:spacing w:line="360" w:lineRule="auto"/>
              <w:jc w:val="both"/>
            </w:pPr>
            <w:r>
              <w:t>Deactivations</w:t>
            </w:r>
          </w:p>
        </w:tc>
      </w:tr>
      <w:tr w:rsidR="0068373F" w:rsidRPr="00210D0C" w14:paraId="2B183B08" w14:textId="77777777" w:rsidTr="0068373F">
        <w:trPr>
          <w:trHeight w:val="300"/>
        </w:trPr>
        <w:tc>
          <w:tcPr>
            <w:tcW w:w="0" w:type="auto"/>
            <w:vMerge w:val="restart"/>
            <w:noWrap/>
          </w:tcPr>
          <w:p w14:paraId="59F2CDDE" w14:textId="386ADC3A" w:rsidR="0068373F" w:rsidRPr="00210D0C" w:rsidRDefault="0068373F" w:rsidP="00210D0C">
            <w:pPr>
              <w:spacing w:line="360" w:lineRule="auto"/>
              <w:jc w:val="both"/>
            </w:pPr>
            <w:r w:rsidRPr="00210D0C">
              <w:t>Cluster</w:t>
            </w:r>
          </w:p>
        </w:tc>
        <w:tc>
          <w:tcPr>
            <w:tcW w:w="0" w:type="auto"/>
            <w:vMerge w:val="restart"/>
            <w:noWrap/>
          </w:tcPr>
          <w:p w14:paraId="52D0A07A" w14:textId="768F5C62" w:rsidR="0068373F" w:rsidRPr="00210D0C" w:rsidRDefault="0068373F" w:rsidP="00210D0C">
            <w:pPr>
              <w:spacing w:line="360" w:lineRule="auto"/>
              <w:jc w:val="both"/>
            </w:pPr>
            <w:r w:rsidRPr="00210D0C">
              <w:t>Area</w:t>
            </w:r>
          </w:p>
        </w:tc>
        <w:tc>
          <w:tcPr>
            <w:tcW w:w="0" w:type="auto"/>
            <w:gridSpan w:val="3"/>
            <w:noWrap/>
          </w:tcPr>
          <w:p w14:paraId="2E667160" w14:textId="5D4F1D01" w:rsidR="0068373F" w:rsidRPr="00210D0C" w:rsidRDefault="0068373F" w:rsidP="00210D0C">
            <w:pPr>
              <w:spacing w:line="360" w:lineRule="auto"/>
              <w:jc w:val="both"/>
            </w:pPr>
            <w:r w:rsidRPr="00210D0C">
              <w:t>MNI coordinates</w:t>
            </w:r>
          </w:p>
        </w:tc>
      </w:tr>
      <w:tr w:rsidR="0068373F" w:rsidRPr="00210D0C" w14:paraId="275481D4" w14:textId="77777777" w:rsidTr="0068373F">
        <w:trPr>
          <w:trHeight w:val="300"/>
        </w:trPr>
        <w:tc>
          <w:tcPr>
            <w:tcW w:w="0" w:type="auto"/>
            <w:vMerge/>
            <w:noWrap/>
          </w:tcPr>
          <w:p w14:paraId="3AB8293B" w14:textId="77777777" w:rsidR="0068373F" w:rsidRPr="00210D0C" w:rsidRDefault="0068373F" w:rsidP="00210D0C">
            <w:pPr>
              <w:spacing w:line="360" w:lineRule="auto"/>
              <w:jc w:val="both"/>
            </w:pPr>
          </w:p>
        </w:tc>
        <w:tc>
          <w:tcPr>
            <w:tcW w:w="0" w:type="auto"/>
            <w:vMerge/>
            <w:noWrap/>
          </w:tcPr>
          <w:p w14:paraId="4612A170" w14:textId="77777777" w:rsidR="0068373F" w:rsidRPr="00210D0C" w:rsidRDefault="0068373F" w:rsidP="00210D0C">
            <w:pPr>
              <w:spacing w:line="360" w:lineRule="auto"/>
              <w:jc w:val="both"/>
            </w:pPr>
          </w:p>
        </w:tc>
        <w:tc>
          <w:tcPr>
            <w:tcW w:w="0" w:type="auto"/>
            <w:noWrap/>
          </w:tcPr>
          <w:p w14:paraId="53C819D5" w14:textId="1EBB8186" w:rsidR="0068373F" w:rsidRPr="00210D0C" w:rsidRDefault="0068373F" w:rsidP="00210D0C">
            <w:pPr>
              <w:spacing w:line="360" w:lineRule="auto"/>
              <w:jc w:val="both"/>
            </w:pPr>
            <w:r w:rsidRPr="00210D0C">
              <w:t>X</w:t>
            </w:r>
          </w:p>
        </w:tc>
        <w:tc>
          <w:tcPr>
            <w:tcW w:w="0" w:type="auto"/>
            <w:noWrap/>
          </w:tcPr>
          <w:p w14:paraId="3E93D98B" w14:textId="3F18A47A" w:rsidR="0068373F" w:rsidRPr="00210D0C" w:rsidRDefault="0068373F" w:rsidP="00210D0C">
            <w:pPr>
              <w:spacing w:line="360" w:lineRule="auto"/>
              <w:jc w:val="both"/>
            </w:pPr>
            <w:r>
              <w:t>Y</w:t>
            </w:r>
          </w:p>
        </w:tc>
        <w:tc>
          <w:tcPr>
            <w:tcW w:w="0" w:type="auto"/>
            <w:noWrap/>
          </w:tcPr>
          <w:p w14:paraId="490D892E" w14:textId="2F6AB27D" w:rsidR="0068373F" w:rsidRPr="00210D0C" w:rsidRDefault="0068373F" w:rsidP="00210D0C">
            <w:pPr>
              <w:spacing w:line="360" w:lineRule="auto"/>
              <w:jc w:val="both"/>
            </w:pPr>
            <w:r>
              <w:t>Z</w:t>
            </w:r>
          </w:p>
        </w:tc>
      </w:tr>
      <w:tr w:rsidR="0068373F" w:rsidRPr="00210D0C" w14:paraId="51B8445F" w14:textId="77777777" w:rsidTr="0068373F">
        <w:trPr>
          <w:trHeight w:val="300"/>
        </w:trPr>
        <w:tc>
          <w:tcPr>
            <w:tcW w:w="0" w:type="auto"/>
            <w:vMerge w:val="restart"/>
            <w:noWrap/>
            <w:hideMark/>
          </w:tcPr>
          <w:p w14:paraId="547AA564" w14:textId="1E7F2833" w:rsidR="0068373F" w:rsidRPr="00210D0C" w:rsidRDefault="0068373F" w:rsidP="0068373F">
            <w:pPr>
              <w:spacing w:line="360" w:lineRule="auto"/>
              <w:jc w:val="both"/>
            </w:pPr>
            <w:r w:rsidRPr="00210D0C">
              <w:t xml:space="preserve">1 </w:t>
            </w:r>
          </w:p>
        </w:tc>
        <w:tc>
          <w:tcPr>
            <w:tcW w:w="0" w:type="auto"/>
            <w:noWrap/>
            <w:hideMark/>
          </w:tcPr>
          <w:p w14:paraId="0027C466" w14:textId="77777777" w:rsidR="0068373F" w:rsidRPr="00210D0C" w:rsidRDefault="0068373F" w:rsidP="00210D0C">
            <w:pPr>
              <w:spacing w:line="360" w:lineRule="auto"/>
              <w:jc w:val="both"/>
            </w:pPr>
            <w:proofErr w:type="spellStart"/>
            <w:r w:rsidRPr="00210D0C">
              <w:t>Precuneus</w:t>
            </w:r>
            <w:proofErr w:type="spellEnd"/>
          </w:p>
        </w:tc>
        <w:tc>
          <w:tcPr>
            <w:tcW w:w="0" w:type="auto"/>
            <w:noWrap/>
            <w:hideMark/>
          </w:tcPr>
          <w:p w14:paraId="10A63315" w14:textId="77777777" w:rsidR="0068373F" w:rsidRPr="00210D0C" w:rsidRDefault="0068373F" w:rsidP="00210D0C">
            <w:pPr>
              <w:spacing w:line="360" w:lineRule="auto"/>
              <w:jc w:val="both"/>
            </w:pPr>
            <w:r w:rsidRPr="00210D0C">
              <w:t>0</w:t>
            </w:r>
          </w:p>
        </w:tc>
        <w:tc>
          <w:tcPr>
            <w:tcW w:w="0" w:type="auto"/>
            <w:noWrap/>
            <w:hideMark/>
          </w:tcPr>
          <w:p w14:paraId="53025EAE" w14:textId="77777777" w:rsidR="0068373F" w:rsidRPr="00210D0C" w:rsidRDefault="0068373F" w:rsidP="00210D0C">
            <w:pPr>
              <w:spacing w:line="360" w:lineRule="auto"/>
              <w:jc w:val="both"/>
            </w:pPr>
            <w:r w:rsidRPr="00210D0C">
              <w:t>-68</w:t>
            </w:r>
          </w:p>
        </w:tc>
        <w:tc>
          <w:tcPr>
            <w:tcW w:w="0" w:type="auto"/>
            <w:noWrap/>
            <w:hideMark/>
          </w:tcPr>
          <w:p w14:paraId="1CF72E4F" w14:textId="77777777" w:rsidR="0068373F" w:rsidRPr="00210D0C" w:rsidRDefault="0068373F" w:rsidP="00210D0C">
            <w:pPr>
              <w:spacing w:line="360" w:lineRule="auto"/>
              <w:jc w:val="both"/>
            </w:pPr>
            <w:r w:rsidRPr="00210D0C">
              <w:t>24</w:t>
            </w:r>
          </w:p>
        </w:tc>
      </w:tr>
      <w:tr w:rsidR="0068373F" w:rsidRPr="00210D0C" w14:paraId="470366B2" w14:textId="77777777" w:rsidTr="0068373F">
        <w:trPr>
          <w:trHeight w:val="300"/>
        </w:trPr>
        <w:tc>
          <w:tcPr>
            <w:tcW w:w="0" w:type="auto"/>
            <w:vMerge/>
            <w:noWrap/>
          </w:tcPr>
          <w:p w14:paraId="1877C0C0" w14:textId="77777777" w:rsidR="0068373F" w:rsidRPr="00210D0C" w:rsidRDefault="0068373F" w:rsidP="0068373F">
            <w:pPr>
              <w:spacing w:line="360" w:lineRule="auto"/>
              <w:jc w:val="both"/>
            </w:pPr>
          </w:p>
        </w:tc>
        <w:tc>
          <w:tcPr>
            <w:tcW w:w="0" w:type="auto"/>
            <w:noWrap/>
          </w:tcPr>
          <w:p w14:paraId="452A3AA6" w14:textId="72B87400" w:rsidR="0068373F" w:rsidRPr="00210D0C" w:rsidRDefault="0068373F" w:rsidP="00210D0C">
            <w:pPr>
              <w:spacing w:line="360" w:lineRule="auto"/>
              <w:jc w:val="both"/>
            </w:pPr>
            <w:r w:rsidRPr="00210D0C">
              <w:t>PCC</w:t>
            </w:r>
          </w:p>
        </w:tc>
        <w:tc>
          <w:tcPr>
            <w:tcW w:w="0" w:type="auto"/>
            <w:noWrap/>
          </w:tcPr>
          <w:p w14:paraId="0018D54A" w14:textId="294708EE" w:rsidR="0068373F" w:rsidRPr="00210D0C" w:rsidRDefault="0068373F" w:rsidP="00210D0C">
            <w:pPr>
              <w:spacing w:line="360" w:lineRule="auto"/>
              <w:jc w:val="both"/>
            </w:pPr>
            <w:r w:rsidRPr="00210D0C">
              <w:t>8</w:t>
            </w:r>
          </w:p>
        </w:tc>
        <w:tc>
          <w:tcPr>
            <w:tcW w:w="0" w:type="auto"/>
            <w:noWrap/>
          </w:tcPr>
          <w:p w14:paraId="53BB2956" w14:textId="252E5FB7" w:rsidR="0068373F" w:rsidRPr="00210D0C" w:rsidRDefault="0068373F" w:rsidP="00210D0C">
            <w:pPr>
              <w:spacing w:line="360" w:lineRule="auto"/>
              <w:jc w:val="both"/>
            </w:pPr>
            <w:r w:rsidRPr="00210D0C">
              <w:t>-56</w:t>
            </w:r>
          </w:p>
        </w:tc>
        <w:tc>
          <w:tcPr>
            <w:tcW w:w="0" w:type="auto"/>
            <w:noWrap/>
          </w:tcPr>
          <w:p w14:paraId="4E2D9D96" w14:textId="7F1AAD5E" w:rsidR="0068373F" w:rsidRPr="00210D0C" w:rsidRDefault="0068373F" w:rsidP="00210D0C">
            <w:pPr>
              <w:spacing w:line="360" w:lineRule="auto"/>
              <w:jc w:val="both"/>
            </w:pPr>
            <w:r w:rsidRPr="00210D0C">
              <w:t>38</w:t>
            </w:r>
          </w:p>
        </w:tc>
      </w:tr>
      <w:tr w:rsidR="0068373F" w:rsidRPr="00210D0C" w14:paraId="7AE0E549" w14:textId="77777777" w:rsidTr="0068373F">
        <w:trPr>
          <w:trHeight w:val="300"/>
        </w:trPr>
        <w:tc>
          <w:tcPr>
            <w:tcW w:w="0" w:type="auto"/>
            <w:vMerge w:val="restart"/>
            <w:noWrap/>
            <w:hideMark/>
          </w:tcPr>
          <w:p w14:paraId="2523C8C7" w14:textId="23D635E5" w:rsidR="0068373F" w:rsidRPr="00210D0C" w:rsidRDefault="0068373F" w:rsidP="00210D0C">
            <w:pPr>
              <w:spacing w:line="360" w:lineRule="auto"/>
              <w:jc w:val="both"/>
            </w:pPr>
            <w:r>
              <w:t xml:space="preserve">2 </w:t>
            </w:r>
          </w:p>
        </w:tc>
        <w:tc>
          <w:tcPr>
            <w:tcW w:w="0" w:type="auto"/>
            <w:noWrap/>
            <w:hideMark/>
          </w:tcPr>
          <w:p w14:paraId="68DA5315" w14:textId="77777777" w:rsidR="0068373F" w:rsidRPr="00210D0C" w:rsidRDefault="0068373F" w:rsidP="00210D0C">
            <w:pPr>
              <w:spacing w:line="360" w:lineRule="auto"/>
              <w:jc w:val="both"/>
            </w:pPr>
            <w:r w:rsidRPr="00210D0C">
              <w:t>Temporal Transverse L</w:t>
            </w:r>
          </w:p>
        </w:tc>
        <w:tc>
          <w:tcPr>
            <w:tcW w:w="0" w:type="auto"/>
            <w:noWrap/>
            <w:hideMark/>
          </w:tcPr>
          <w:p w14:paraId="1AB22FD6" w14:textId="77777777" w:rsidR="0068373F" w:rsidRPr="00210D0C" w:rsidRDefault="0068373F" w:rsidP="00210D0C">
            <w:pPr>
              <w:spacing w:line="360" w:lineRule="auto"/>
              <w:jc w:val="both"/>
            </w:pPr>
            <w:r w:rsidRPr="00210D0C">
              <w:t>-36</w:t>
            </w:r>
          </w:p>
        </w:tc>
        <w:tc>
          <w:tcPr>
            <w:tcW w:w="0" w:type="auto"/>
            <w:noWrap/>
            <w:hideMark/>
          </w:tcPr>
          <w:p w14:paraId="40E1EB1A" w14:textId="77777777" w:rsidR="0068373F" w:rsidRPr="00210D0C" w:rsidRDefault="0068373F" w:rsidP="00210D0C">
            <w:pPr>
              <w:spacing w:line="360" w:lineRule="auto"/>
              <w:jc w:val="both"/>
            </w:pPr>
            <w:r w:rsidRPr="00210D0C">
              <w:t>-20</w:t>
            </w:r>
          </w:p>
        </w:tc>
        <w:tc>
          <w:tcPr>
            <w:tcW w:w="0" w:type="auto"/>
            <w:noWrap/>
            <w:hideMark/>
          </w:tcPr>
          <w:p w14:paraId="36050D6D" w14:textId="77777777" w:rsidR="0068373F" w:rsidRPr="00210D0C" w:rsidRDefault="0068373F" w:rsidP="00210D0C">
            <w:pPr>
              <w:spacing w:line="360" w:lineRule="auto"/>
              <w:jc w:val="both"/>
            </w:pPr>
            <w:r w:rsidRPr="00210D0C">
              <w:t>16</w:t>
            </w:r>
          </w:p>
        </w:tc>
      </w:tr>
      <w:tr w:rsidR="0068373F" w:rsidRPr="00210D0C" w14:paraId="396D34B2" w14:textId="77777777" w:rsidTr="0068373F">
        <w:trPr>
          <w:trHeight w:val="300"/>
        </w:trPr>
        <w:tc>
          <w:tcPr>
            <w:tcW w:w="0" w:type="auto"/>
            <w:vMerge/>
            <w:noWrap/>
            <w:hideMark/>
          </w:tcPr>
          <w:p w14:paraId="20C927CB" w14:textId="77777777" w:rsidR="0068373F" w:rsidRPr="00210D0C" w:rsidRDefault="0068373F" w:rsidP="00210D0C">
            <w:pPr>
              <w:spacing w:line="360" w:lineRule="auto"/>
              <w:jc w:val="both"/>
            </w:pPr>
          </w:p>
        </w:tc>
        <w:tc>
          <w:tcPr>
            <w:tcW w:w="0" w:type="auto"/>
            <w:noWrap/>
            <w:hideMark/>
          </w:tcPr>
          <w:p w14:paraId="60085D67" w14:textId="77777777" w:rsidR="0068373F" w:rsidRPr="00210D0C" w:rsidRDefault="0068373F" w:rsidP="00210D0C">
            <w:pPr>
              <w:spacing w:line="360" w:lineRule="auto"/>
              <w:jc w:val="both"/>
            </w:pPr>
            <w:r w:rsidRPr="00210D0C">
              <w:t>Temporal Transverse R</w:t>
            </w:r>
          </w:p>
        </w:tc>
        <w:tc>
          <w:tcPr>
            <w:tcW w:w="0" w:type="auto"/>
            <w:noWrap/>
            <w:hideMark/>
          </w:tcPr>
          <w:p w14:paraId="3BF41D46" w14:textId="77777777" w:rsidR="0068373F" w:rsidRPr="00210D0C" w:rsidRDefault="0068373F" w:rsidP="00210D0C">
            <w:pPr>
              <w:spacing w:line="360" w:lineRule="auto"/>
              <w:jc w:val="both"/>
            </w:pPr>
            <w:r w:rsidRPr="00210D0C">
              <w:t>38</w:t>
            </w:r>
          </w:p>
        </w:tc>
        <w:tc>
          <w:tcPr>
            <w:tcW w:w="0" w:type="auto"/>
            <w:noWrap/>
            <w:hideMark/>
          </w:tcPr>
          <w:p w14:paraId="1F13CCA4" w14:textId="77777777" w:rsidR="0068373F" w:rsidRPr="00210D0C" w:rsidRDefault="0068373F" w:rsidP="00210D0C">
            <w:pPr>
              <w:spacing w:line="360" w:lineRule="auto"/>
              <w:jc w:val="both"/>
            </w:pPr>
            <w:r w:rsidRPr="00210D0C">
              <w:t>-14</w:t>
            </w:r>
          </w:p>
        </w:tc>
        <w:tc>
          <w:tcPr>
            <w:tcW w:w="0" w:type="auto"/>
            <w:noWrap/>
            <w:hideMark/>
          </w:tcPr>
          <w:p w14:paraId="559E6A9F" w14:textId="77777777" w:rsidR="0068373F" w:rsidRPr="00210D0C" w:rsidRDefault="0068373F" w:rsidP="00210D0C">
            <w:pPr>
              <w:spacing w:line="360" w:lineRule="auto"/>
              <w:jc w:val="both"/>
            </w:pPr>
            <w:r w:rsidRPr="00210D0C">
              <w:t>18</w:t>
            </w:r>
          </w:p>
        </w:tc>
      </w:tr>
      <w:tr w:rsidR="00210D0C" w:rsidRPr="00210D0C" w14:paraId="6C060885" w14:textId="77777777" w:rsidTr="0068373F">
        <w:trPr>
          <w:trHeight w:val="300"/>
        </w:trPr>
        <w:tc>
          <w:tcPr>
            <w:tcW w:w="0" w:type="auto"/>
            <w:noWrap/>
            <w:hideMark/>
          </w:tcPr>
          <w:p w14:paraId="28BF89D0" w14:textId="75EFDBAF" w:rsidR="00210D0C" w:rsidRPr="00210D0C" w:rsidRDefault="0068373F" w:rsidP="00210D0C">
            <w:pPr>
              <w:spacing w:line="360" w:lineRule="auto"/>
              <w:jc w:val="both"/>
            </w:pPr>
            <w:r>
              <w:t xml:space="preserve">3 </w:t>
            </w:r>
          </w:p>
        </w:tc>
        <w:tc>
          <w:tcPr>
            <w:tcW w:w="0" w:type="auto"/>
            <w:noWrap/>
            <w:hideMark/>
          </w:tcPr>
          <w:p w14:paraId="5716AE87" w14:textId="77777777" w:rsidR="00210D0C" w:rsidRPr="00210D0C" w:rsidRDefault="00210D0C" w:rsidP="00210D0C">
            <w:pPr>
              <w:spacing w:line="360" w:lineRule="auto"/>
              <w:jc w:val="both"/>
            </w:pPr>
            <w:r w:rsidRPr="00210D0C">
              <w:t>Parietal R</w:t>
            </w:r>
          </w:p>
        </w:tc>
        <w:tc>
          <w:tcPr>
            <w:tcW w:w="0" w:type="auto"/>
            <w:noWrap/>
            <w:hideMark/>
          </w:tcPr>
          <w:p w14:paraId="1C325334" w14:textId="77777777" w:rsidR="00210D0C" w:rsidRPr="00210D0C" w:rsidRDefault="00210D0C" w:rsidP="00210D0C">
            <w:pPr>
              <w:spacing w:line="360" w:lineRule="auto"/>
              <w:jc w:val="both"/>
            </w:pPr>
            <w:r w:rsidRPr="00210D0C">
              <w:t>46</w:t>
            </w:r>
          </w:p>
        </w:tc>
        <w:tc>
          <w:tcPr>
            <w:tcW w:w="0" w:type="auto"/>
            <w:noWrap/>
            <w:hideMark/>
          </w:tcPr>
          <w:p w14:paraId="51AEA36B" w14:textId="77777777" w:rsidR="00210D0C" w:rsidRPr="00210D0C" w:rsidRDefault="00210D0C" w:rsidP="00210D0C">
            <w:pPr>
              <w:spacing w:line="360" w:lineRule="auto"/>
              <w:jc w:val="both"/>
            </w:pPr>
            <w:r w:rsidRPr="00210D0C">
              <w:t>-68</w:t>
            </w:r>
          </w:p>
        </w:tc>
        <w:tc>
          <w:tcPr>
            <w:tcW w:w="0" w:type="auto"/>
            <w:noWrap/>
            <w:hideMark/>
          </w:tcPr>
          <w:p w14:paraId="33C01C2F" w14:textId="77777777" w:rsidR="00210D0C" w:rsidRPr="00210D0C" w:rsidRDefault="00210D0C" w:rsidP="00210D0C">
            <w:pPr>
              <w:spacing w:line="360" w:lineRule="auto"/>
              <w:jc w:val="both"/>
            </w:pPr>
            <w:r w:rsidRPr="00210D0C">
              <w:t>36</w:t>
            </w:r>
          </w:p>
        </w:tc>
      </w:tr>
    </w:tbl>
    <w:p w14:paraId="13670444" w14:textId="5F713A10" w:rsidR="00B05AD9" w:rsidRPr="0051714A" w:rsidRDefault="00B05AD9" w:rsidP="00B05AD9">
      <w:pPr>
        <w:spacing w:line="360" w:lineRule="auto"/>
        <w:jc w:val="both"/>
      </w:pPr>
      <w:r w:rsidRPr="0051714A">
        <w:t xml:space="preserve">Table 2: </w:t>
      </w:r>
      <w:r w:rsidR="0051714A" w:rsidRPr="0051714A">
        <w:t>MNI coordinates of the local maxima of all reported clusters</w:t>
      </w:r>
      <w:r w:rsidRPr="0051714A">
        <w:t xml:space="preserve"> </w:t>
      </w:r>
    </w:p>
    <w:p w14:paraId="63BA05A6" w14:textId="77777777" w:rsidR="00CD328B" w:rsidRDefault="00CD328B" w:rsidP="00434171">
      <w:pPr>
        <w:spacing w:line="360" w:lineRule="auto"/>
        <w:jc w:val="both"/>
        <w:rPr>
          <w:rFonts w:ascii="Courier" w:hAnsi="Courier" w:cs="Courier"/>
        </w:rPr>
      </w:pPr>
    </w:p>
    <w:p w14:paraId="1BA5A97E" w14:textId="77777777" w:rsidR="00B56ED2" w:rsidRDefault="00B56ED2" w:rsidP="00434171">
      <w:pPr>
        <w:spacing w:line="360" w:lineRule="auto"/>
        <w:jc w:val="both"/>
        <w:rPr>
          <w:rFonts w:ascii="Courier" w:hAnsi="Courier" w:cs="Courier"/>
        </w:rPr>
      </w:pPr>
    </w:p>
    <w:p w14:paraId="218052B0" w14:textId="77777777" w:rsidR="00B56ED2" w:rsidRDefault="00B56ED2" w:rsidP="00434171">
      <w:pPr>
        <w:spacing w:line="360" w:lineRule="auto"/>
        <w:jc w:val="both"/>
        <w:rPr>
          <w:color w:val="2F2E31"/>
        </w:rPr>
      </w:pPr>
      <w:r>
        <w:rPr>
          <w:color w:val="2F2E31"/>
        </w:rPr>
        <w:br w:type="page"/>
      </w:r>
    </w:p>
    <w:p w14:paraId="610D7A12" w14:textId="765477AE" w:rsidR="006303AB" w:rsidRPr="006303AB" w:rsidRDefault="006303AB" w:rsidP="00434171">
      <w:pPr>
        <w:spacing w:line="360" w:lineRule="auto"/>
        <w:jc w:val="both"/>
        <w:rPr>
          <w:color w:val="2F2E31"/>
          <w:sz w:val="28"/>
          <w:szCs w:val="28"/>
        </w:rPr>
      </w:pPr>
      <w:r w:rsidRPr="006303AB">
        <w:rPr>
          <w:color w:val="2F2E31"/>
          <w:sz w:val="28"/>
          <w:szCs w:val="28"/>
        </w:rPr>
        <w:lastRenderedPageBreak/>
        <w:t>Discussion:</w:t>
      </w:r>
    </w:p>
    <w:p w14:paraId="29C8FC40" w14:textId="33C3323A" w:rsidR="00327F87" w:rsidRDefault="004A6935" w:rsidP="00CA1621">
      <w:pPr>
        <w:spacing w:line="360" w:lineRule="auto"/>
        <w:jc w:val="both"/>
        <w:rPr>
          <w:color w:val="2F2E31"/>
        </w:rPr>
      </w:pPr>
      <w:r>
        <w:rPr>
          <w:color w:val="2F2E31"/>
        </w:rPr>
        <w:t xml:space="preserve">Based on </w:t>
      </w:r>
      <w:r w:rsidR="001E5828">
        <w:rPr>
          <w:color w:val="2F2E31"/>
        </w:rPr>
        <w:t xml:space="preserve">the </w:t>
      </w:r>
      <w:r>
        <w:rPr>
          <w:color w:val="2F2E31"/>
        </w:rPr>
        <w:t xml:space="preserve">assumption that a common network </w:t>
      </w:r>
      <w:r w:rsidR="007F32A0">
        <w:rPr>
          <w:color w:val="2F2E31"/>
        </w:rPr>
        <w:t>mediating</w:t>
      </w:r>
      <w:r>
        <w:rPr>
          <w:color w:val="2F2E31"/>
        </w:rPr>
        <w:t xml:space="preserve"> brain regulation</w:t>
      </w:r>
      <w:r w:rsidR="007F32A0">
        <w:rPr>
          <w:color w:val="2F2E31"/>
        </w:rPr>
        <w:t xml:space="preserve"> exists</w:t>
      </w:r>
      <w:r>
        <w:rPr>
          <w:color w:val="2F2E31"/>
        </w:rPr>
        <w:t xml:space="preserve">, which can be identified by a </w:t>
      </w:r>
      <w:proofErr w:type="spellStart"/>
      <w:r w:rsidR="007F32A0">
        <w:rPr>
          <w:color w:val="2F2E31"/>
        </w:rPr>
        <w:t>meta</w:t>
      </w:r>
      <w:r>
        <w:rPr>
          <w:color w:val="2F2E31"/>
        </w:rPr>
        <w:t xml:space="preserve"> analysis</w:t>
      </w:r>
      <w:proofErr w:type="spellEnd"/>
      <w:r>
        <w:rPr>
          <w:color w:val="2F2E31"/>
        </w:rPr>
        <w:t xml:space="preserve"> including </w:t>
      </w:r>
      <w:proofErr w:type="spellStart"/>
      <w:r>
        <w:rPr>
          <w:color w:val="2F2E31"/>
        </w:rPr>
        <w:t>rt</w:t>
      </w:r>
      <w:proofErr w:type="spellEnd"/>
      <w:r>
        <w:rPr>
          <w:color w:val="2F2E31"/>
        </w:rPr>
        <w:t>-fMRI neurofeedback studies w</w:t>
      </w:r>
      <w:r w:rsidR="001E5828">
        <w:rPr>
          <w:color w:val="2F2E31"/>
        </w:rPr>
        <w:t>ith a variety of target regions, w</w:t>
      </w:r>
      <w:r w:rsidR="00CA1621">
        <w:rPr>
          <w:color w:val="2F2E31"/>
        </w:rPr>
        <w:t>e identified a regulation network that includes the anterior insula,</w:t>
      </w:r>
      <w:r w:rsidR="00CA1621" w:rsidRPr="00CA1621">
        <w:rPr>
          <w:color w:val="2F2E31"/>
        </w:rPr>
        <w:t xml:space="preserve"> </w:t>
      </w:r>
      <w:r w:rsidR="00CA1621">
        <w:rPr>
          <w:color w:val="2F2E31"/>
        </w:rPr>
        <w:t>b</w:t>
      </w:r>
      <w:r w:rsidR="00CA1621" w:rsidRPr="00327F87">
        <w:rPr>
          <w:color w:val="2F2E31"/>
        </w:rPr>
        <w:t>asal ganglia</w:t>
      </w:r>
      <w:r w:rsidR="00CA1621">
        <w:rPr>
          <w:color w:val="2F2E31"/>
        </w:rPr>
        <w:t>,</w:t>
      </w:r>
      <w:r w:rsidR="00CA1621" w:rsidRPr="00CA1621">
        <w:rPr>
          <w:color w:val="2F2E31"/>
        </w:rPr>
        <w:t xml:space="preserve"> </w:t>
      </w:r>
      <w:proofErr w:type="spellStart"/>
      <w:r w:rsidR="00CA1621">
        <w:rPr>
          <w:color w:val="2F2E31"/>
        </w:rPr>
        <w:t>temporo</w:t>
      </w:r>
      <w:proofErr w:type="spellEnd"/>
      <w:r w:rsidR="00CA1621">
        <w:rPr>
          <w:color w:val="2F2E31"/>
        </w:rPr>
        <w:t xml:space="preserve">-parietal area, the ACC, </w:t>
      </w:r>
      <w:r w:rsidR="0068373F">
        <w:rPr>
          <w:color w:val="2F2E31"/>
        </w:rPr>
        <w:t xml:space="preserve">the </w:t>
      </w:r>
      <w:proofErr w:type="spellStart"/>
      <w:r w:rsidR="0068373F">
        <w:rPr>
          <w:color w:val="2F2E31"/>
        </w:rPr>
        <w:t>dlPFC</w:t>
      </w:r>
      <w:proofErr w:type="spellEnd"/>
      <w:r w:rsidR="0068373F">
        <w:rPr>
          <w:color w:val="2F2E31"/>
        </w:rPr>
        <w:t xml:space="preserve">, the </w:t>
      </w:r>
      <w:proofErr w:type="spellStart"/>
      <w:r w:rsidR="0068373F">
        <w:rPr>
          <w:color w:val="2F2E31"/>
        </w:rPr>
        <w:t>vlPFC</w:t>
      </w:r>
      <w:proofErr w:type="spellEnd"/>
      <w:r w:rsidR="00CA1621" w:rsidRPr="00327F87">
        <w:rPr>
          <w:color w:val="2F2E31"/>
        </w:rPr>
        <w:t xml:space="preserve"> </w:t>
      </w:r>
      <w:r w:rsidR="00CA1621">
        <w:rPr>
          <w:color w:val="2F2E31"/>
        </w:rPr>
        <w:t>and the v</w:t>
      </w:r>
      <w:r w:rsidR="001E5828">
        <w:rPr>
          <w:color w:val="2F2E31"/>
        </w:rPr>
        <w:t>isual association area including the</w:t>
      </w:r>
      <w:r w:rsidR="00CA1621" w:rsidRPr="00327F87">
        <w:rPr>
          <w:color w:val="2F2E31"/>
        </w:rPr>
        <w:t xml:space="preserve"> </w:t>
      </w:r>
      <w:proofErr w:type="spellStart"/>
      <w:r w:rsidR="00CA1621" w:rsidRPr="00327F87">
        <w:rPr>
          <w:color w:val="2F2E31"/>
        </w:rPr>
        <w:t>temporo</w:t>
      </w:r>
      <w:proofErr w:type="spellEnd"/>
      <w:r w:rsidR="00CA1621" w:rsidRPr="00327F87">
        <w:rPr>
          <w:color w:val="2F2E31"/>
        </w:rPr>
        <w:t>-occipital junction</w:t>
      </w:r>
      <w:r w:rsidR="00B55A98">
        <w:rPr>
          <w:color w:val="2F2E31"/>
        </w:rPr>
        <w:t xml:space="preserve"> (see figure 2</w:t>
      </w:r>
      <w:r w:rsidR="00542FF3">
        <w:rPr>
          <w:color w:val="2F2E31"/>
        </w:rPr>
        <w:t>)</w:t>
      </w:r>
      <w:r w:rsidR="00CA1621">
        <w:rPr>
          <w:color w:val="2F2E31"/>
        </w:rPr>
        <w:t>.</w:t>
      </w:r>
    </w:p>
    <w:p w14:paraId="08CD8ABD" w14:textId="77777777" w:rsidR="00CA1621" w:rsidRDefault="00CA1621" w:rsidP="00CA1621">
      <w:pPr>
        <w:spacing w:line="360" w:lineRule="auto"/>
        <w:jc w:val="both"/>
        <w:rPr>
          <w:color w:val="2F2E31"/>
        </w:rPr>
      </w:pPr>
    </w:p>
    <w:p w14:paraId="2A2753BF" w14:textId="170E3A34" w:rsidR="00542FF3" w:rsidRDefault="007A549A" w:rsidP="00CA1621">
      <w:pPr>
        <w:spacing w:line="360" w:lineRule="auto"/>
        <w:jc w:val="both"/>
        <w:rPr>
          <w:color w:val="2F2E31"/>
          <w:highlight w:val="yellow"/>
        </w:rPr>
      </w:pPr>
      <w:r w:rsidRPr="007A549A">
        <w:rPr>
          <w:noProof/>
          <w:color w:val="2F2E31"/>
          <w:highlight w:val="yellow"/>
          <w:lang w:val="de-DE" w:eastAsia="de-DE"/>
        </w:rPr>
        <w:drawing>
          <wp:inline distT="0" distB="0" distL="0" distR="0" wp14:anchorId="0519F949" wp14:editId="2CF25B7C">
            <wp:extent cx="5270500" cy="3976545"/>
            <wp:effectExtent l="0" t="0" r="635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3976545"/>
                    </a:xfrm>
                    <a:prstGeom prst="rect">
                      <a:avLst/>
                    </a:prstGeom>
                    <a:noFill/>
                    <a:ln>
                      <a:noFill/>
                    </a:ln>
                  </pic:spPr>
                </pic:pic>
              </a:graphicData>
            </a:graphic>
          </wp:inline>
        </w:drawing>
      </w:r>
    </w:p>
    <w:p w14:paraId="070D4998" w14:textId="68AC6C5A" w:rsidR="00B61565" w:rsidRPr="00B55A98" w:rsidRDefault="00B55A98" w:rsidP="00CA1621">
      <w:pPr>
        <w:spacing w:line="360" w:lineRule="auto"/>
        <w:jc w:val="both"/>
        <w:rPr>
          <w:i/>
          <w:color w:val="2F2E31"/>
        </w:rPr>
      </w:pPr>
      <w:r>
        <w:rPr>
          <w:color w:val="2F2E31"/>
        </w:rPr>
        <w:t>Figure 2: Schematic image</w:t>
      </w:r>
      <w:r w:rsidR="00CC3385" w:rsidRPr="00B55A98">
        <w:rPr>
          <w:color w:val="2F2E31"/>
        </w:rPr>
        <w:t xml:space="preserve"> of main </w:t>
      </w:r>
      <w:r w:rsidR="00E63E7A" w:rsidRPr="00B55A98">
        <w:rPr>
          <w:color w:val="2F2E31"/>
        </w:rPr>
        <w:t>brain areas</w:t>
      </w:r>
      <w:r w:rsidR="00CC3385" w:rsidRPr="00B55A98">
        <w:rPr>
          <w:color w:val="2F2E31"/>
        </w:rPr>
        <w:t xml:space="preserve"> involved in </w:t>
      </w:r>
      <w:r w:rsidR="00E63E7A" w:rsidRPr="00B55A98">
        <w:rPr>
          <w:color w:val="2F2E31"/>
        </w:rPr>
        <w:t>self-</w:t>
      </w:r>
      <w:r w:rsidR="00CC3385" w:rsidRPr="00B55A98">
        <w:rPr>
          <w:color w:val="2F2E31"/>
        </w:rPr>
        <w:t>regulation</w:t>
      </w:r>
      <w:r w:rsidR="00E63E7A" w:rsidRPr="00B55A98">
        <w:rPr>
          <w:color w:val="2F2E31"/>
        </w:rPr>
        <w:t>.</w:t>
      </w:r>
      <w:r w:rsidR="00BE7532">
        <w:rPr>
          <w:color w:val="2F2E31"/>
        </w:rPr>
        <w:t xml:space="preserve"> </w:t>
      </w:r>
    </w:p>
    <w:p w14:paraId="5430BE6D" w14:textId="77777777" w:rsidR="007A549A" w:rsidRDefault="007A549A" w:rsidP="00327F87">
      <w:pPr>
        <w:spacing w:line="360" w:lineRule="auto"/>
        <w:jc w:val="both"/>
        <w:rPr>
          <w:color w:val="2F2E31"/>
        </w:rPr>
      </w:pPr>
      <w:r w:rsidRPr="007A549A">
        <w:rPr>
          <w:color w:val="2F2E31"/>
        </w:rPr>
        <w:t>This network</w:t>
      </w:r>
      <w:r>
        <w:rPr>
          <w:color w:val="2F2E31"/>
        </w:rPr>
        <w:t xml:space="preserve"> </w:t>
      </w:r>
      <w:r w:rsidRPr="007A549A">
        <w:rPr>
          <w:color w:val="2F2E31"/>
        </w:rPr>
        <w:t>includes the ACC (yellow), the dorsolateral PFC extending to PMC (dark green), the</w:t>
      </w:r>
      <w:r>
        <w:rPr>
          <w:color w:val="2F2E31"/>
        </w:rPr>
        <w:t xml:space="preserve"> </w:t>
      </w:r>
      <w:r w:rsidRPr="007A549A">
        <w:rPr>
          <w:color w:val="2F2E31"/>
        </w:rPr>
        <w:t>ventrolateral PFC (light green), the anterior insula (red), part of the inferior and superior</w:t>
      </w:r>
      <w:r>
        <w:rPr>
          <w:color w:val="2F2E31"/>
        </w:rPr>
        <w:t xml:space="preserve"> </w:t>
      </w:r>
      <w:r w:rsidRPr="007A549A">
        <w:rPr>
          <w:color w:val="2F2E31"/>
        </w:rPr>
        <w:t xml:space="preserve">parietal lobule extending to the </w:t>
      </w:r>
      <w:proofErr w:type="spellStart"/>
      <w:r w:rsidRPr="007A549A">
        <w:rPr>
          <w:color w:val="2F2E31"/>
        </w:rPr>
        <w:t>temporo</w:t>
      </w:r>
      <w:proofErr w:type="spellEnd"/>
      <w:r w:rsidRPr="007A549A">
        <w:rPr>
          <w:color w:val="2F2E31"/>
        </w:rPr>
        <w:t>-parietal junction (violet) and the lateral</w:t>
      </w:r>
      <w:r>
        <w:rPr>
          <w:color w:val="2F2E31"/>
        </w:rPr>
        <w:t xml:space="preserve"> </w:t>
      </w:r>
      <w:r w:rsidRPr="007A549A">
        <w:rPr>
          <w:color w:val="2F2E31"/>
        </w:rPr>
        <w:t xml:space="preserve">occipital cortex extending to the </w:t>
      </w:r>
      <w:proofErr w:type="spellStart"/>
      <w:r w:rsidRPr="007A549A">
        <w:rPr>
          <w:color w:val="2F2E31"/>
        </w:rPr>
        <w:t>temporo</w:t>
      </w:r>
      <w:proofErr w:type="spellEnd"/>
      <w:r w:rsidRPr="007A549A">
        <w:rPr>
          <w:color w:val="2F2E31"/>
        </w:rPr>
        <w:t>-occipital junction (blue)</w:t>
      </w:r>
    </w:p>
    <w:p w14:paraId="212BC7A6" w14:textId="77777777" w:rsidR="007A549A" w:rsidRDefault="007A549A" w:rsidP="00327F87">
      <w:pPr>
        <w:spacing w:line="360" w:lineRule="auto"/>
        <w:jc w:val="both"/>
        <w:rPr>
          <w:color w:val="2F2E31"/>
        </w:rPr>
      </w:pPr>
    </w:p>
    <w:p w14:paraId="21C4AF70" w14:textId="6D062E51" w:rsidR="00CA1621" w:rsidRPr="00430EA3" w:rsidRDefault="001E5828" w:rsidP="00327F87">
      <w:pPr>
        <w:spacing w:line="360" w:lineRule="auto"/>
        <w:jc w:val="both"/>
        <w:rPr>
          <w:color w:val="2F2E31"/>
        </w:rPr>
      </w:pPr>
      <w:r w:rsidRPr="00430EA3">
        <w:rPr>
          <w:color w:val="2F2E31"/>
        </w:rPr>
        <w:t>A</w:t>
      </w:r>
      <w:r w:rsidR="00CA1621" w:rsidRPr="00430EA3">
        <w:rPr>
          <w:color w:val="2F2E31"/>
        </w:rPr>
        <w:t>nterior insula</w:t>
      </w:r>
      <w:r w:rsidRPr="00430EA3">
        <w:rPr>
          <w:color w:val="2F2E31"/>
        </w:rPr>
        <w:t xml:space="preserve"> activation is known to occur during</w:t>
      </w:r>
      <w:r w:rsidR="00CA1621" w:rsidRPr="00430EA3">
        <w:rPr>
          <w:color w:val="2F2E31"/>
        </w:rPr>
        <w:t xml:space="preserve"> </w:t>
      </w:r>
      <w:proofErr w:type="spellStart"/>
      <w:r w:rsidRPr="00430EA3">
        <w:rPr>
          <w:color w:val="2F2E31"/>
        </w:rPr>
        <w:t>interoceptive</w:t>
      </w:r>
      <w:proofErr w:type="spellEnd"/>
      <w:r w:rsidRPr="00430EA3">
        <w:rPr>
          <w:color w:val="2F2E31"/>
        </w:rPr>
        <w:t xml:space="preserve"> cognition and</w:t>
      </w:r>
      <w:r w:rsidR="00CA1621" w:rsidRPr="00430EA3">
        <w:rPr>
          <w:color w:val="2F2E31"/>
        </w:rPr>
        <w:t xml:space="preserve"> self-awareness</w:t>
      </w:r>
      <w:r w:rsidRPr="00430EA3">
        <w:rPr>
          <w:color w:val="2F2E31"/>
        </w:rPr>
        <w:t xml:space="preserve"> processes </w:t>
      </w:r>
      <w:r w:rsidR="00E62E66" w:rsidRPr="00430EA3">
        <w:rPr>
          <w:color w:val="2F2E31"/>
        </w:rPr>
        <w:fldChar w:fldCharType="begin">
          <w:fldData xml:space="preserve">PEVuZE5vdGU+PENpdGU+PEF1dGhvcj5DcmFpZzwvQXV0aG9yPjxZZWFyPjIwMDI8L1llYXI+PFJl
Y051bT4zNzg8L1JlY051bT48RGlzcGxheVRleHQ+KENyYWlnLCAyMDAyO0NyaXRjaGxleSBldCBh
bC4sIDIwMDQpPC9EaXNwbGF5VGV4dD48cmVjb3JkPjxyZWMtbnVtYmVyPjM3ODwvcmVjLW51bWJl
cj48Zm9yZWlnbi1rZXlzPjxrZXkgYXBwPSJFTiIgZGItaWQ9IjAydnBzMHJlOHIwZjBsZXQycjJw
eHdlY3RwOXp2dnZ6MHhzciI+Mzc4PC9rZXk+PC9mb3JlaWduLWtleXM+PHJlZi10eXBlIG5hbWU9
IkpvdXJuYWwgQXJ0aWNsZSI+MTc8L3JlZi10eXBlPjxjb250cmlidXRvcnM+PGF1dGhvcnM+PGF1
dGhvcj5DcmFpZywgQS4gRC48L2F1dGhvcj48L2F1dGhvcnM+PC9jb250cmlidXRvcnM+PHRpdGxl
cz48dGl0bGU+SG93IGRvIHlvdSBmZWVsPyBJbnRlcm9jZXB0aW9uOiB0aGUgc2Vuc2Ugb2YgdGhl
IHBoeXNpb2xvZ2ljYWwgY29uZGl0aW9uIG9mIHRoZSBib2R5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2NTUtNjY8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E4OS05NTwv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</w:fldData>
        </w:fldChar>
      </w:r>
      <w:r w:rsidR="00E62E66" w:rsidRPr="00430EA3">
        <w:rPr>
          <w:color w:val="2F2E31"/>
        </w:rPr>
        <w:instrText xml:space="preserve"> ADDIN EN.CITE </w:instrText>
      </w:r>
      <w:r w:rsidR="00E62E66" w:rsidRPr="00430EA3">
        <w:rPr>
          <w:color w:val="2F2E31"/>
        </w:rPr>
        <w:fldChar w:fldCharType="begin">
          <w:fldData xml:space="preserve">PEVuZE5vdGU+PENpdGU+PEF1dGhvcj5DcmFpZzwvQXV0aG9yPjxZZWFyPjIwMDI8L1llYXI+PFJl
Y051bT4zNzg8L1JlY051bT48RGlzcGxheVRleHQ+KENyYWlnLCAyMDAyO0NyaXRjaGxleSBldCBh
bC4sIDIwMDQpPC9EaXNwbGF5VGV4dD48cmVjb3JkPjxyZWMtbnVtYmVyPjM3ODwvcmVjLW51bWJl
cj48Zm9yZWlnbi1rZXlzPjxrZXkgYXBwPSJFTiIgZGItaWQ9IjAydnBzMHJlOHIwZjBsZXQycjJw
eHdlY3RwOXp2dnZ6MHhzciI+Mzc4PC9rZXk+PC9mb3JlaWduLWtleXM+PHJlZi10eXBlIG5hbWU9
IkpvdXJuYWwgQXJ0aWNsZSI+MTc8L3JlZi10eXBlPjxjb250cmlidXRvcnM+PGF1dGhvcnM+PGF1
dGhvcj5DcmFpZywgQS4gRC48L2F1dGhvcj48L2F1dGhvcnM+PC9jb250cmlidXRvcnM+PHRpdGxl
cz48dGl0bGU+SG93IGRvIHlvdSBmZWVsPyBJbnRlcm9jZXB0aW9uOiB0aGUgc2Vuc2Ugb2YgdGhl
IHBoeXNpb2xvZ2ljYWwgY29uZGl0aW9uIG9mIHRoZSBib2R5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2NTUtNjY8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E4OS05NTwv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</w:fldData>
        </w:fldChar>
      </w:r>
      <w:r w:rsidR="00E62E66" w:rsidRPr="00430EA3">
        <w:rPr>
          <w:color w:val="2F2E31"/>
        </w:rPr>
        <w:instrText xml:space="preserve"> ADDIN EN.CITE.DATA </w:instrText>
      </w:r>
      <w:r w:rsidR="00E62E66" w:rsidRPr="00430EA3">
        <w:rPr>
          <w:color w:val="2F2E31"/>
        </w:rPr>
      </w:r>
      <w:r w:rsidR="00E62E66" w:rsidRPr="00430EA3">
        <w:rPr>
          <w:color w:val="2F2E31"/>
        </w:rPr>
        <w:fldChar w:fldCharType="end"/>
      </w:r>
      <w:r w:rsidR="00E62E66" w:rsidRPr="00430EA3">
        <w:rPr>
          <w:color w:val="2F2E31"/>
        </w:rPr>
      </w:r>
      <w:r w:rsidR="00E62E66" w:rsidRPr="00430EA3">
        <w:rPr>
          <w:color w:val="2F2E31"/>
        </w:rPr>
        <w:fldChar w:fldCharType="separate"/>
      </w:r>
      <w:r w:rsidR="00E62E66" w:rsidRPr="00430EA3">
        <w:rPr>
          <w:noProof/>
          <w:color w:val="2F2E31"/>
        </w:rPr>
        <w:t>(</w:t>
      </w:r>
      <w:hyperlink w:anchor="_ENREF_8" w:tooltip="Craig, 2002 #378" w:history="1">
        <w:r w:rsidR="00BE7532" w:rsidRPr="00430EA3">
          <w:rPr>
            <w:noProof/>
            <w:color w:val="2F2E31"/>
          </w:rPr>
          <w:t>Craig, 2002</w:t>
        </w:r>
      </w:hyperlink>
      <w:r w:rsidR="00E62E66" w:rsidRPr="00430EA3">
        <w:rPr>
          <w:noProof/>
          <w:color w:val="2F2E31"/>
        </w:rPr>
        <w:t>;</w:t>
      </w:r>
      <w:hyperlink w:anchor="_ENREF_9" w:tooltip="Critchley, 2004 #382" w:history="1">
        <w:r w:rsidR="00BE7532" w:rsidRPr="00430EA3">
          <w:rPr>
            <w:noProof/>
            <w:color w:val="2F2E31"/>
          </w:rPr>
          <w:t>Critchley et al., 2004</w:t>
        </w:r>
      </w:hyperlink>
      <w:r w:rsidR="00E62E66" w:rsidRPr="00430EA3">
        <w:rPr>
          <w:noProof/>
          <w:color w:val="2F2E31"/>
        </w:rPr>
        <w:t>)</w:t>
      </w:r>
      <w:r w:rsidR="00E62E66" w:rsidRPr="00430EA3">
        <w:rPr>
          <w:color w:val="2F2E31"/>
        </w:rPr>
        <w:fldChar w:fldCharType="end"/>
      </w:r>
      <w:r w:rsidR="00E62E66" w:rsidRPr="00430EA3">
        <w:rPr>
          <w:color w:val="2F2E31"/>
        </w:rPr>
        <w:t>.</w:t>
      </w:r>
    </w:p>
    <w:p w14:paraId="776A7BC2" w14:textId="58EA0FCA" w:rsidR="00327F87" w:rsidRPr="00DD639B" w:rsidRDefault="00E63E7A" w:rsidP="00327F87">
      <w:pPr>
        <w:spacing w:line="360" w:lineRule="auto"/>
        <w:jc w:val="both"/>
        <w:rPr>
          <w:color w:val="2F2E31"/>
        </w:rPr>
      </w:pPr>
      <w:r>
        <w:rPr>
          <w:color w:val="2F2E31"/>
        </w:rPr>
        <w:lastRenderedPageBreak/>
        <w:t>Similarly, b</w:t>
      </w:r>
      <w:r w:rsidR="00E260A4">
        <w:rPr>
          <w:color w:val="2F2E31"/>
        </w:rPr>
        <w:t xml:space="preserve">asal ganglia </w:t>
      </w:r>
      <w:r w:rsidR="001E5828" w:rsidRPr="00BC11F9">
        <w:rPr>
          <w:color w:val="2F2E31"/>
        </w:rPr>
        <w:t xml:space="preserve">are involved in </w:t>
      </w:r>
      <w:r w:rsidRPr="00BC11F9">
        <w:rPr>
          <w:color w:val="2F2E31"/>
        </w:rPr>
        <w:t xml:space="preserve">as </w:t>
      </w:r>
      <w:proofErr w:type="spellStart"/>
      <w:r w:rsidRPr="00BC11F9">
        <w:rPr>
          <w:color w:val="2F2E31"/>
        </w:rPr>
        <w:t>interoceptive</w:t>
      </w:r>
      <w:proofErr w:type="spellEnd"/>
      <w:r w:rsidRPr="00BC11F9">
        <w:rPr>
          <w:color w:val="2F2E31"/>
        </w:rPr>
        <w:t xml:space="preserve"> processes </w:t>
      </w:r>
      <w:r w:rsidRPr="00BC11F9">
        <w:rPr>
          <w:color w:val="2F2E31"/>
        </w:rPr>
        <w:fldChar w:fldCharType="begin">
          <w:fldData xml:space="preserve">PEVuZE5vdGU+PENpdGU+PEF1dGhvcj5TY2huZWlkZXI8L0F1dGhvcj48WWVhcj4yMDA4PC9ZZWFy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IwLTMxPC9wYWdlcz48dm9sdW1lPjE1Nzwvdm9sdW1lPjxudW1iZXI+MTwvbnVtYmVy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</w:fldData>
        </w:fldChar>
      </w:r>
      <w:r w:rsidRPr="00BC11F9">
        <w:rPr>
          <w:color w:val="2F2E31"/>
        </w:rPr>
        <w:instrText xml:space="preserve"> ADDIN EN.CITE </w:instrText>
      </w:r>
      <w:r w:rsidRPr="00BC11F9">
        <w:rPr>
          <w:color w:val="2F2E31"/>
        </w:rPr>
        <w:fldChar w:fldCharType="begin">
          <w:fldData xml:space="preserve">PEVuZE5vdGU+PENpdGU+PEF1dGhvcj5TY2huZWlkZXI8L0F1dGhvcj48WWVhcj4yMDA4PC9ZZWFy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IwLTMxPC9wYWdlcz48dm9sdW1lPjE1Nzwvdm9sdW1lPjxudW1iZXI+MTwvbnVtYmVy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</w:fldData>
        </w:fldChar>
      </w:r>
      <w:r w:rsidRPr="00BC11F9">
        <w:rPr>
          <w:color w:val="2F2E31"/>
        </w:rPr>
        <w:instrText xml:space="preserve"> ADDIN EN.CITE.DATA </w:instrText>
      </w:r>
      <w:r w:rsidRPr="00BC11F9">
        <w:rPr>
          <w:color w:val="2F2E31"/>
        </w:rPr>
      </w:r>
      <w:r w:rsidRPr="00BC11F9">
        <w:rPr>
          <w:color w:val="2F2E31"/>
        </w:rPr>
        <w:fldChar w:fldCharType="end"/>
      </w:r>
      <w:r w:rsidRPr="00BC11F9">
        <w:rPr>
          <w:color w:val="2F2E31"/>
        </w:rPr>
      </w:r>
      <w:r w:rsidRPr="00BC11F9">
        <w:rPr>
          <w:color w:val="2F2E31"/>
        </w:rPr>
        <w:fldChar w:fldCharType="separate"/>
      </w:r>
      <w:r w:rsidRPr="00BC11F9">
        <w:rPr>
          <w:noProof/>
          <w:color w:val="2F2E31"/>
        </w:rPr>
        <w:t>(</w:t>
      </w:r>
      <w:hyperlink w:anchor="_ENREF_32" w:tooltip="Schneider, 2008 #385" w:history="1">
        <w:r w:rsidR="00BE7532" w:rsidRPr="00BC11F9">
          <w:rPr>
            <w:noProof/>
            <w:color w:val="2F2E31"/>
          </w:rPr>
          <w:t>Schneider et al., 2008</w:t>
        </w:r>
      </w:hyperlink>
      <w:r w:rsidRPr="00BC11F9">
        <w:rPr>
          <w:noProof/>
          <w:color w:val="2F2E31"/>
        </w:rPr>
        <w:t>)</w:t>
      </w:r>
      <w:r w:rsidRPr="00BC11F9">
        <w:rPr>
          <w:color w:val="2F2E31"/>
        </w:rPr>
        <w:fldChar w:fldCharType="end"/>
      </w:r>
      <w:r>
        <w:rPr>
          <w:color w:val="2F2E31"/>
        </w:rPr>
        <w:t xml:space="preserve"> and also motivational</w:t>
      </w:r>
      <w:r w:rsidR="00A214ED" w:rsidRPr="00BC11F9">
        <w:rPr>
          <w:color w:val="2F2E31"/>
        </w:rPr>
        <w:t xml:space="preserve"> </w:t>
      </w:r>
      <w:r w:rsidR="00A214ED" w:rsidRPr="00BC11F9">
        <w:rPr>
          <w:color w:val="2F2E31"/>
        </w:rPr>
        <w:fldChar w:fldCharType="begin">
          <w:fldData xml:space="preserve">PEVuZE5vdGU+PENpdGU+PEF1dGhvcj5BcnNhbGlkb3U8L0F1dGhvcj48WWVhcj4yMDEzPC9ZZWFy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MwMzEtNTQ8L3BhZ2VzPjx2b2x1bWU+MzQ8L3Zv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</w:fldData>
        </w:fldChar>
      </w:r>
      <w:r w:rsidR="00A214ED" w:rsidRPr="00BC11F9">
        <w:rPr>
          <w:color w:val="2F2E31"/>
        </w:rPr>
        <w:instrText xml:space="preserve"> ADDIN EN.CITE </w:instrText>
      </w:r>
      <w:r w:rsidR="00A214ED" w:rsidRPr="00BC11F9">
        <w:rPr>
          <w:color w:val="2F2E31"/>
        </w:rPr>
        <w:fldChar w:fldCharType="begin">
          <w:fldData xml:space="preserve">PEVuZE5vdGU+PENpdGU+PEF1dGhvcj5BcnNhbGlkb3U8L0F1dGhvcj48WWVhcj4yMDEzPC9ZZWFy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MwMzEtNTQ8L3BhZ2VzPjx2b2x1bWU+MzQ8L3Zv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</w:fldData>
        </w:fldChar>
      </w:r>
      <w:r w:rsidR="00A214ED" w:rsidRPr="00BC11F9">
        <w:rPr>
          <w:color w:val="2F2E31"/>
        </w:rPr>
        <w:instrText xml:space="preserve"> ADDIN EN.CITE.DATA </w:instrText>
      </w:r>
      <w:r w:rsidR="00A214ED" w:rsidRPr="00BC11F9">
        <w:rPr>
          <w:color w:val="2F2E31"/>
        </w:rPr>
      </w:r>
      <w:r w:rsidR="00A214ED" w:rsidRPr="00BC11F9">
        <w:rPr>
          <w:color w:val="2F2E31"/>
        </w:rPr>
        <w:fldChar w:fldCharType="end"/>
      </w:r>
      <w:r w:rsidR="00A214ED" w:rsidRPr="00BC11F9">
        <w:rPr>
          <w:color w:val="2F2E31"/>
        </w:rPr>
      </w:r>
      <w:r w:rsidR="00A214ED" w:rsidRPr="00BC11F9">
        <w:rPr>
          <w:color w:val="2F2E31"/>
        </w:rPr>
        <w:fldChar w:fldCharType="separate"/>
      </w:r>
      <w:r w:rsidR="00A214ED" w:rsidRPr="00BC11F9">
        <w:rPr>
          <w:noProof/>
          <w:color w:val="2F2E31"/>
        </w:rPr>
        <w:t>(</w:t>
      </w:r>
      <w:hyperlink w:anchor="_ENREF_19" w:tooltip="Lehericy, 2002 #383" w:history="1">
        <w:r w:rsidR="00BE7532" w:rsidRPr="00BC11F9">
          <w:rPr>
            <w:noProof/>
            <w:color w:val="2F2E31"/>
          </w:rPr>
          <w:t>Lehericy and Gerardin, 2002</w:t>
        </w:r>
      </w:hyperlink>
      <w:r w:rsidR="00A214ED" w:rsidRPr="00BC11F9">
        <w:rPr>
          <w:noProof/>
          <w:color w:val="2F2E31"/>
        </w:rPr>
        <w:t>;</w:t>
      </w:r>
      <w:hyperlink w:anchor="_ENREF_2" w:tooltip="Arsalidou, 2013 #384" w:history="1">
        <w:r w:rsidR="00BE7532" w:rsidRPr="00BC11F9">
          <w:rPr>
            <w:noProof/>
            <w:color w:val="2F2E31"/>
          </w:rPr>
          <w:t>Arsalidou et al., 2013</w:t>
        </w:r>
      </w:hyperlink>
      <w:r w:rsidR="00A214ED" w:rsidRPr="00BC11F9">
        <w:rPr>
          <w:noProof/>
          <w:color w:val="2F2E31"/>
        </w:rPr>
        <w:t>)</w:t>
      </w:r>
      <w:r w:rsidR="00A214ED" w:rsidRPr="00BC11F9">
        <w:rPr>
          <w:color w:val="2F2E31"/>
        </w:rPr>
        <w:fldChar w:fldCharType="end"/>
      </w:r>
      <w:r w:rsidR="001E5828" w:rsidRPr="00BC11F9">
        <w:rPr>
          <w:color w:val="2F2E31"/>
        </w:rPr>
        <w:t xml:space="preserve"> </w:t>
      </w:r>
      <w:r>
        <w:rPr>
          <w:color w:val="2F2E31"/>
        </w:rPr>
        <w:t>processing, as needed in feedback tasks. The</w:t>
      </w:r>
      <w:r w:rsidR="001E5828" w:rsidRPr="00BC11F9">
        <w:rPr>
          <w:color w:val="2F2E31"/>
        </w:rPr>
        <w:t xml:space="preserve"> </w:t>
      </w:r>
      <w:proofErr w:type="spellStart"/>
      <w:r>
        <w:rPr>
          <w:color w:val="2F2E31"/>
        </w:rPr>
        <w:t>t</w:t>
      </w:r>
      <w:r w:rsidR="00675FF7">
        <w:rPr>
          <w:color w:val="2F2E31"/>
        </w:rPr>
        <w:t>emporo</w:t>
      </w:r>
      <w:proofErr w:type="spellEnd"/>
      <w:r w:rsidR="000252FB" w:rsidRPr="0020651F">
        <w:rPr>
          <w:color w:val="2F2E31"/>
        </w:rPr>
        <w:t xml:space="preserve">-parietal activation </w:t>
      </w:r>
      <w:r w:rsidR="00675FF7">
        <w:rPr>
          <w:color w:val="2F2E31"/>
        </w:rPr>
        <w:t>c</w:t>
      </w:r>
      <w:r>
        <w:rPr>
          <w:color w:val="2F2E31"/>
        </w:rPr>
        <w:t>ould</w:t>
      </w:r>
      <w:r w:rsidR="00675FF7">
        <w:rPr>
          <w:color w:val="2F2E31"/>
        </w:rPr>
        <w:t xml:space="preserve"> </w:t>
      </w:r>
      <w:r w:rsidR="000252FB" w:rsidRPr="0020651F">
        <w:rPr>
          <w:color w:val="2F2E31"/>
        </w:rPr>
        <w:t xml:space="preserve">possibly </w:t>
      </w:r>
      <w:r w:rsidR="00675FF7">
        <w:rPr>
          <w:color w:val="2F2E31"/>
        </w:rPr>
        <w:t xml:space="preserve">be </w:t>
      </w:r>
      <w:r w:rsidR="000252FB" w:rsidRPr="0020651F">
        <w:rPr>
          <w:color w:val="2F2E31"/>
        </w:rPr>
        <w:t>caused by</w:t>
      </w:r>
      <w:r w:rsidR="00327F87" w:rsidRPr="0020651F">
        <w:rPr>
          <w:color w:val="2F2E31"/>
        </w:rPr>
        <w:t xml:space="preserve"> integration</w:t>
      </w:r>
      <w:r w:rsidR="000252FB" w:rsidRPr="0020651F">
        <w:rPr>
          <w:color w:val="2F2E31"/>
        </w:rPr>
        <w:t xml:space="preserve"> of the visual feedback and feedback related processes involving</w:t>
      </w:r>
      <w:r w:rsidR="00327F87" w:rsidRPr="0020651F">
        <w:rPr>
          <w:color w:val="2F2E31"/>
        </w:rPr>
        <w:t xml:space="preserve"> </w:t>
      </w:r>
      <w:r w:rsidR="000252FB" w:rsidRPr="0020651F">
        <w:rPr>
          <w:color w:val="2F2E31"/>
        </w:rPr>
        <w:t>recall of memories</w:t>
      </w:r>
      <w:r w:rsidR="0020651F" w:rsidRPr="0020651F">
        <w:rPr>
          <w:color w:val="2F2E31"/>
        </w:rPr>
        <w:t xml:space="preserve"> </w:t>
      </w:r>
      <w:r w:rsidR="0020651F" w:rsidRPr="0020651F">
        <w:rPr>
          <w:color w:val="2F2E31"/>
        </w:rPr>
        <w:fldChar w:fldCharType="begin"/>
      </w:r>
      <w:r w:rsidR="0020651F" w:rsidRPr="0020651F">
        <w:rPr>
          <w:color w:val="2F2E31"/>
        </w:rPr>
        <w:instrText xml:space="preserve"> ADDIN EN.CITE &lt;EndNote&gt;&lt;Cite&gt;&lt;Author&gt;Zimmer&lt;/Author&gt;&lt;Year&gt;2008&lt;/Year&gt;&lt;RecNum&gt;392&lt;/RecNum&gt;&lt;DisplayText&gt;(Zimmer, 2008)&lt;/DisplayText&gt;&lt;record&gt;&lt;rec-number&gt;392&lt;/rec-number&gt;&lt;foreign-keys&gt;&lt;key app="EN" db-id="02vps0re8r0f0let2r2pxwectp9zvvvz0xsr"&gt;392&lt;/key&gt;&lt;/foreign-keys&gt;&lt;ref-type name="Journal Article"&gt;17&lt;/ref-type&gt;&lt;contributors&gt;&lt;authors&gt;&lt;author&gt;Zimmer, H. D.&lt;/author&gt;&lt;/authors&gt;&lt;/contributors&gt;&lt;auth-address&gt;Department of Psychology, Brain &amp;amp; Cognition Unit, Saarland University, 66041 Saarbruecken, Germany. huzimmer@mx.uni-saarland.de&lt;/auth-address&gt;&lt;titles&gt;&lt;title&gt;Visual and spatial working memory: from boxes to networks&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1373-95&lt;/pages&gt;&lt;volume&gt;32&lt;/volume&gt;&lt;number&gt;8&lt;/number&gt;&lt;keywords&gt;&lt;keyword&gt;Animals&lt;/keyword&gt;&lt;keyword&gt;Brain Mapping&lt;/keyword&gt;&lt;keyword&gt;Cerebral Cortex/anatomy &amp;amp; histology/*physiology&lt;/keyword&gt;&lt;keyword&gt;Humans&lt;/keyword&gt;&lt;keyword&gt;Memory, Short-Term/*physiology&lt;/keyword&gt;&lt;keyword&gt;Space Perception/*physiology&lt;/keyword&gt;&lt;keyword&gt;Vision, Ocular/*physiology&lt;/keyword&gt;&lt;keyword&gt;Visual Pathways/*physiology&lt;/keyword&gt;&lt;/keywords&gt;&lt;dates&gt;&lt;year&gt;2008&lt;/year&gt;&lt;pub-dates&gt;&lt;date&gt;Oct&lt;/date&gt;&lt;/pub-dates&gt;&lt;/dates&gt;&lt;isbn&gt;0149-7634 (Print)&amp;#xD;0149-7634 (Linking)&lt;/isbn&gt;&lt;accession-num&gt;18603299&lt;/accession-num&gt;&lt;urls&gt;&lt;related-urls&gt;&lt;url&gt;http://www.ncbi.nlm.nih.gov/pubmed/18603299&lt;/url&gt;&lt;/related-urls&gt;&lt;/urls&gt;&lt;electronic-resource-num&gt;10.1016/j.neubiorev.2008.05.016&lt;/electronic-resource-num&gt;&lt;/record&gt;&lt;/Cite&gt;&lt;/EndNote&gt;</w:instrText>
      </w:r>
      <w:r w:rsidR="0020651F" w:rsidRPr="0020651F">
        <w:rPr>
          <w:color w:val="2F2E31"/>
        </w:rPr>
        <w:fldChar w:fldCharType="separate"/>
      </w:r>
      <w:r w:rsidR="0020651F" w:rsidRPr="0020651F">
        <w:rPr>
          <w:noProof/>
          <w:color w:val="2F2E31"/>
        </w:rPr>
        <w:t>(</w:t>
      </w:r>
      <w:hyperlink w:anchor="_ENREF_41" w:tooltip="Zimmer, 2008 #392" w:history="1">
        <w:r w:rsidR="00BE7532" w:rsidRPr="0020651F">
          <w:rPr>
            <w:noProof/>
            <w:color w:val="2F2E31"/>
          </w:rPr>
          <w:t>Zimmer, 2008</w:t>
        </w:r>
      </w:hyperlink>
      <w:r w:rsidR="0020651F" w:rsidRPr="0020651F">
        <w:rPr>
          <w:noProof/>
          <w:color w:val="2F2E31"/>
        </w:rPr>
        <w:t>)</w:t>
      </w:r>
      <w:r w:rsidR="0020651F" w:rsidRPr="0020651F">
        <w:rPr>
          <w:color w:val="2F2E31"/>
        </w:rPr>
        <w:fldChar w:fldCharType="end"/>
      </w:r>
      <w:r w:rsidR="00F75A26" w:rsidRPr="0020651F">
        <w:rPr>
          <w:color w:val="2F2E31"/>
        </w:rPr>
        <w:t xml:space="preserve"> as well as </w:t>
      </w:r>
      <w:r w:rsidR="00F75A26">
        <w:rPr>
          <w:color w:val="2F2E31"/>
        </w:rPr>
        <w:t>self-</w:t>
      </w:r>
      <w:r w:rsidR="00F75A26" w:rsidRPr="00F75A26">
        <w:rPr>
          <w:color w:val="2F2E31"/>
        </w:rPr>
        <w:t>processing and multisensory integration of body-related information</w:t>
      </w:r>
      <w:r w:rsidR="00F75A26">
        <w:rPr>
          <w:color w:val="2F2E31"/>
        </w:rPr>
        <w:t xml:space="preserve"> </w:t>
      </w:r>
      <w:r w:rsidR="00F75A26" w:rsidRPr="009D7DAF">
        <w:rPr>
          <w:color w:val="2F2E31"/>
        </w:rPr>
        <w:fldChar w:fldCharType="begin">
          <w:fldData xml:space="preserve">PEVuZE5vdGU+PENpdGU+PEF1dGhvcj5Bcnp5PC9BdXRob3I+PFllYXI+MjAwNjwvWWVhcj48UmVj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4MDc0LTgxPC9wYWdlcz48dm9sdW1lPjI2PC92b2x1bWU+PG51bWJlcj4zMTwvbnVtYmVyPjxr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</w:fldData>
        </w:fldChar>
      </w:r>
      <w:r w:rsidR="00F75A26" w:rsidRPr="009D7DAF">
        <w:rPr>
          <w:color w:val="2F2E31"/>
        </w:rPr>
        <w:instrText xml:space="preserve"> ADDIN EN.CITE </w:instrText>
      </w:r>
      <w:r w:rsidR="00F75A26" w:rsidRPr="009D7DAF">
        <w:rPr>
          <w:color w:val="2F2E31"/>
        </w:rPr>
        <w:fldChar w:fldCharType="begin">
          <w:fldData xml:space="preserve">PEVuZE5vdGU+PENpdGU+PEF1dGhvcj5Bcnp5PC9BdXRob3I+PFllYXI+MjAwNjwvWWVhcj48UmVj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4MDc0LTgxPC9wYWdlcz48dm9sdW1lPjI2PC92b2x1bWU+PG51bWJlcj4zMTwvbnVtYmVyPjxr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</w:fldData>
        </w:fldChar>
      </w:r>
      <w:r w:rsidR="00F75A26" w:rsidRPr="009D7DAF">
        <w:rPr>
          <w:color w:val="2F2E31"/>
        </w:rPr>
        <w:instrText xml:space="preserve"> ADDIN EN.CITE.DATA </w:instrText>
      </w:r>
      <w:r w:rsidR="00F75A26" w:rsidRPr="009D7DAF">
        <w:rPr>
          <w:color w:val="2F2E31"/>
        </w:rPr>
      </w:r>
      <w:r w:rsidR="00F75A26" w:rsidRPr="009D7DAF">
        <w:rPr>
          <w:color w:val="2F2E31"/>
        </w:rPr>
        <w:fldChar w:fldCharType="end"/>
      </w:r>
      <w:r w:rsidR="00F75A26" w:rsidRPr="009D7DAF">
        <w:rPr>
          <w:color w:val="2F2E31"/>
        </w:rPr>
      </w:r>
      <w:r w:rsidR="00F75A26" w:rsidRPr="009D7DAF">
        <w:rPr>
          <w:color w:val="2F2E31"/>
        </w:rPr>
        <w:fldChar w:fldCharType="separate"/>
      </w:r>
      <w:r w:rsidR="00F75A26" w:rsidRPr="009D7DAF">
        <w:rPr>
          <w:noProof/>
          <w:color w:val="2F2E31"/>
        </w:rPr>
        <w:t>(</w:t>
      </w:r>
      <w:hyperlink w:anchor="_ENREF_3" w:tooltip="Arzy, 2006 #389" w:history="1">
        <w:r w:rsidR="00BE7532" w:rsidRPr="009D7DAF">
          <w:rPr>
            <w:noProof/>
            <w:color w:val="2F2E31"/>
          </w:rPr>
          <w:t>Arzy et al., 2006</w:t>
        </w:r>
      </w:hyperlink>
      <w:r w:rsidR="00F75A26" w:rsidRPr="009D7DAF">
        <w:rPr>
          <w:noProof/>
          <w:color w:val="2F2E31"/>
        </w:rPr>
        <w:t>)</w:t>
      </w:r>
      <w:r w:rsidR="00F75A26" w:rsidRPr="009D7DAF">
        <w:rPr>
          <w:color w:val="2F2E31"/>
        </w:rPr>
        <w:fldChar w:fldCharType="end"/>
      </w:r>
      <w:r w:rsidR="000252FB" w:rsidRPr="009D7DAF">
        <w:rPr>
          <w:color w:val="2F2E31"/>
        </w:rPr>
        <w:t>.</w:t>
      </w:r>
      <w:r w:rsidR="00430EA3" w:rsidRPr="009D7DAF">
        <w:rPr>
          <w:color w:val="2F2E31"/>
        </w:rPr>
        <w:t xml:space="preserve"> </w:t>
      </w:r>
      <w:r w:rsidR="0068373F">
        <w:rPr>
          <w:color w:val="2F2E31"/>
        </w:rPr>
        <w:t>P</w:t>
      </w:r>
      <w:r w:rsidR="00327F87" w:rsidRPr="009D7DAF">
        <w:rPr>
          <w:color w:val="2F2E31"/>
        </w:rPr>
        <w:t>ACC</w:t>
      </w:r>
      <w:r w:rsidR="000252FB" w:rsidRPr="00E260A4">
        <w:rPr>
          <w:color w:val="2F2E31"/>
        </w:rPr>
        <w:t xml:space="preserve"> activation might </w:t>
      </w:r>
      <w:r w:rsidR="00C03426" w:rsidRPr="00E260A4">
        <w:rPr>
          <w:color w:val="2F2E31"/>
        </w:rPr>
        <w:t>reflect</w:t>
      </w:r>
      <w:r w:rsidR="00327F87" w:rsidRPr="00E260A4">
        <w:rPr>
          <w:color w:val="2F2E31"/>
        </w:rPr>
        <w:t xml:space="preserve"> motivational </w:t>
      </w:r>
      <w:r w:rsidR="000252FB" w:rsidRPr="00E260A4">
        <w:rPr>
          <w:color w:val="2F2E31"/>
        </w:rPr>
        <w:t xml:space="preserve">aspects of the neurofeedback such as the </w:t>
      </w:r>
      <w:r w:rsidR="000252FB" w:rsidRPr="009D7DAF">
        <w:rPr>
          <w:color w:val="2F2E31"/>
        </w:rPr>
        <w:t>rewarding effect of positive feedback</w:t>
      </w:r>
      <w:r w:rsidR="00BC11F9" w:rsidRPr="009D7DAF">
        <w:rPr>
          <w:color w:val="2F2E31"/>
        </w:rPr>
        <w:t xml:space="preserve"> </w:t>
      </w:r>
      <w:r w:rsidR="00E260A4" w:rsidRPr="009D7DAF">
        <w:rPr>
          <w:color w:val="2F2E31"/>
        </w:rPr>
        <w:t xml:space="preserve">and avoidance of negative feedback </w:t>
      </w:r>
      <w:r w:rsidR="00E260A4" w:rsidRPr="009D7DAF">
        <w:rPr>
          <w:color w:val="2F2E31"/>
        </w:rPr>
        <w:fldChar w:fldCharType="begin">
          <w:fldData xml:space="preserve">PEVuZE5vdGU+PENpdGU+PEF1dGhvcj5NYWdubzwvQXV0aG9yPjxZZWFyPjIwMDY8L1llYXI+PFJl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Dc2OS03MzwvcGFnZXM+PHZvbHVtZT4yNjwvdm9s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M0NDctNTI8L3BhZ2VzPjx2b2x1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</w:fldData>
        </w:fldChar>
      </w:r>
      <w:r w:rsidR="00E260A4" w:rsidRPr="009D7DAF">
        <w:rPr>
          <w:color w:val="2F2E31"/>
        </w:rPr>
        <w:instrText xml:space="preserve"> ADDIN EN.CITE </w:instrText>
      </w:r>
      <w:r w:rsidR="00E260A4" w:rsidRPr="009D7DAF">
        <w:rPr>
          <w:color w:val="2F2E31"/>
        </w:rPr>
        <w:fldChar w:fldCharType="begin">
          <w:fldData xml:space="preserve">PEVuZE5vdGU+PENpdGU+PEF1dGhvcj5NYWdubzwvQXV0aG9yPjxZZWFyPjIwMDY8L1llYXI+PFJl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Dc2OS03MzwvcGFnZXM+PHZvbHVtZT4yNjwvdm9s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M0NDctNTI8L3BhZ2VzPjx2b2x1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</w:fldData>
        </w:fldChar>
      </w:r>
      <w:r w:rsidR="00E260A4" w:rsidRPr="009D7DAF">
        <w:rPr>
          <w:color w:val="2F2E31"/>
        </w:rPr>
        <w:instrText xml:space="preserve"> ADDIN EN.CITE.DATA </w:instrText>
      </w:r>
      <w:r w:rsidR="00E260A4" w:rsidRPr="009D7DAF">
        <w:rPr>
          <w:color w:val="2F2E31"/>
        </w:rPr>
      </w:r>
      <w:r w:rsidR="00E260A4" w:rsidRPr="009D7DAF">
        <w:rPr>
          <w:color w:val="2F2E31"/>
        </w:rPr>
        <w:fldChar w:fldCharType="end"/>
      </w:r>
      <w:r w:rsidR="00E260A4" w:rsidRPr="009D7DAF">
        <w:rPr>
          <w:color w:val="2F2E31"/>
        </w:rPr>
      </w:r>
      <w:r w:rsidR="00E260A4" w:rsidRPr="009D7DAF">
        <w:rPr>
          <w:color w:val="2F2E31"/>
        </w:rPr>
        <w:fldChar w:fldCharType="separate"/>
      </w:r>
      <w:r w:rsidR="00E260A4" w:rsidRPr="009D7DAF">
        <w:rPr>
          <w:noProof/>
          <w:color w:val="2F2E31"/>
        </w:rPr>
        <w:t>(</w:t>
      </w:r>
      <w:hyperlink w:anchor="_ENREF_1" w:tooltip="Amiez, 2005 #387" w:history="1">
        <w:r w:rsidR="00BE7532" w:rsidRPr="009D7DAF">
          <w:rPr>
            <w:noProof/>
            <w:color w:val="2F2E31"/>
          </w:rPr>
          <w:t>Amiez et al., 2005</w:t>
        </w:r>
      </w:hyperlink>
      <w:r w:rsidR="00E260A4" w:rsidRPr="009D7DAF">
        <w:rPr>
          <w:noProof/>
          <w:color w:val="2F2E31"/>
        </w:rPr>
        <w:t>;</w:t>
      </w:r>
      <w:hyperlink w:anchor="_ENREF_23" w:tooltip="Magno, 2006 #388" w:history="1">
        <w:r w:rsidR="00BE7532" w:rsidRPr="009D7DAF">
          <w:rPr>
            <w:noProof/>
            <w:color w:val="2F2E31"/>
          </w:rPr>
          <w:t>Magno et al., 2006</w:t>
        </w:r>
      </w:hyperlink>
      <w:r w:rsidR="00E260A4" w:rsidRPr="009D7DAF">
        <w:rPr>
          <w:noProof/>
          <w:color w:val="2F2E31"/>
        </w:rPr>
        <w:t>;</w:t>
      </w:r>
      <w:hyperlink w:anchor="_ENREF_25" w:tooltip="Posner, 2007 #386" w:history="1">
        <w:r w:rsidR="00BE7532" w:rsidRPr="009D7DAF">
          <w:rPr>
            <w:noProof/>
            <w:color w:val="2F2E31"/>
          </w:rPr>
          <w:t>Posner et al., 2007</w:t>
        </w:r>
      </w:hyperlink>
      <w:r w:rsidR="00E260A4" w:rsidRPr="009D7DAF">
        <w:rPr>
          <w:noProof/>
          <w:color w:val="2F2E31"/>
        </w:rPr>
        <w:t>)</w:t>
      </w:r>
      <w:r w:rsidR="00E260A4" w:rsidRPr="009D7DAF">
        <w:rPr>
          <w:color w:val="2F2E31"/>
        </w:rPr>
        <w:fldChar w:fldCharType="end"/>
      </w:r>
      <w:r w:rsidR="000252FB" w:rsidRPr="009D7DAF">
        <w:rPr>
          <w:color w:val="2F2E31"/>
        </w:rPr>
        <w:t>.</w:t>
      </w:r>
      <w:r w:rsidR="00430EA3" w:rsidRPr="009D7DAF">
        <w:rPr>
          <w:color w:val="2F2E31"/>
        </w:rPr>
        <w:t xml:space="preserve"> </w:t>
      </w:r>
      <w:r w:rsidR="0068373F">
        <w:rPr>
          <w:color w:val="2F2E31"/>
        </w:rPr>
        <w:t xml:space="preserve">The </w:t>
      </w:r>
      <w:proofErr w:type="spellStart"/>
      <w:r w:rsidR="0068373F">
        <w:rPr>
          <w:color w:val="2F2E31"/>
        </w:rPr>
        <w:t>dlPFC</w:t>
      </w:r>
      <w:proofErr w:type="spellEnd"/>
      <w:r w:rsidR="0068373F">
        <w:rPr>
          <w:color w:val="2F2E31"/>
        </w:rPr>
        <w:t xml:space="preserve"> and the premotor area </w:t>
      </w:r>
      <w:r w:rsidR="000252FB" w:rsidRPr="009D7DAF">
        <w:rPr>
          <w:color w:val="2F2E31"/>
        </w:rPr>
        <w:t>are implicated in the</w:t>
      </w:r>
      <w:r w:rsidR="00327F87" w:rsidRPr="009D7DAF">
        <w:rPr>
          <w:color w:val="2F2E31"/>
        </w:rPr>
        <w:t xml:space="preserve"> imagination of action</w:t>
      </w:r>
      <w:r w:rsidR="000252FB" w:rsidRPr="009D7DAF">
        <w:rPr>
          <w:color w:val="2F2E31"/>
        </w:rPr>
        <w:t xml:space="preserve"> that is often part of the mental imagery used during neurofeedback</w:t>
      </w:r>
      <w:r w:rsidR="00F75A26" w:rsidRPr="009D7DAF">
        <w:rPr>
          <w:color w:val="2F2E31"/>
        </w:rPr>
        <w:t xml:space="preserve"> </w:t>
      </w:r>
      <w:r w:rsidR="009D7DAF" w:rsidRPr="009D7DAF">
        <w:rPr>
          <w:color w:val="2F2E31"/>
        </w:rPr>
        <w:fldChar w:fldCharType="begin">
          <w:fldData xml:space="preserve">PEVuZE5vdGU+PENpdGU+PEF1dGhvcj5IYW5ha2F3YTwvQXV0aG9yPjxZZWFyPjIwMDM8L1llYXI+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5ODkt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</w:fldData>
        </w:fldChar>
      </w:r>
      <w:r w:rsidR="009D7DAF" w:rsidRPr="009D7DAF">
        <w:rPr>
          <w:color w:val="2F2E31"/>
        </w:rPr>
        <w:instrText xml:space="preserve"> ADDIN EN.CITE </w:instrText>
      </w:r>
      <w:r w:rsidR="009D7DAF" w:rsidRPr="009D7DAF">
        <w:rPr>
          <w:color w:val="2F2E31"/>
        </w:rPr>
        <w:fldChar w:fldCharType="begin">
          <w:fldData xml:space="preserve">PEVuZE5vdGU+PENpdGU+PEF1dGhvcj5IYW5ha2F3YTwvQXV0aG9yPjxZZWFyPjIwMDM8L1llYXI+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5ODkt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</w:fldData>
        </w:fldChar>
      </w:r>
      <w:r w:rsidR="009D7DAF" w:rsidRPr="009D7DAF">
        <w:rPr>
          <w:color w:val="2F2E31"/>
        </w:rPr>
        <w:instrText xml:space="preserve"> ADDIN EN.CITE.DATA </w:instrText>
      </w:r>
      <w:r w:rsidR="009D7DAF" w:rsidRPr="009D7DAF">
        <w:rPr>
          <w:color w:val="2F2E31"/>
        </w:rPr>
      </w:r>
      <w:r w:rsidR="009D7DAF" w:rsidRPr="009D7DAF">
        <w:rPr>
          <w:color w:val="2F2E31"/>
        </w:rPr>
        <w:fldChar w:fldCharType="end"/>
      </w:r>
      <w:r w:rsidR="009D7DAF" w:rsidRPr="009D7DAF">
        <w:rPr>
          <w:color w:val="2F2E31"/>
        </w:rPr>
      </w:r>
      <w:r w:rsidR="009D7DAF" w:rsidRPr="009D7DAF">
        <w:rPr>
          <w:color w:val="2F2E31"/>
        </w:rPr>
        <w:fldChar w:fldCharType="separate"/>
      </w:r>
      <w:r w:rsidR="009D7DAF" w:rsidRPr="009D7DAF">
        <w:rPr>
          <w:noProof/>
          <w:color w:val="2F2E31"/>
        </w:rPr>
        <w:t>(</w:t>
      </w:r>
      <w:hyperlink w:anchor="_ENREF_14" w:tooltip="Hanakawa, 2003 #390" w:history="1">
        <w:r w:rsidR="00BE7532" w:rsidRPr="009D7DAF">
          <w:rPr>
            <w:noProof/>
            <w:color w:val="2F2E31"/>
          </w:rPr>
          <w:t>Hanakawa et al., 2003</w:t>
        </w:r>
      </w:hyperlink>
      <w:r w:rsidR="009D7DAF" w:rsidRPr="009D7DAF">
        <w:rPr>
          <w:noProof/>
          <w:color w:val="2F2E31"/>
        </w:rPr>
        <w:t>;</w:t>
      </w:r>
      <w:hyperlink w:anchor="_ENREF_22" w:tooltip="Lotze, 2006 #391" w:history="1">
        <w:r w:rsidR="00BE7532" w:rsidRPr="009D7DAF">
          <w:rPr>
            <w:noProof/>
            <w:color w:val="2F2E31"/>
          </w:rPr>
          <w:t>Lotze and Halsband, 2006</w:t>
        </w:r>
      </w:hyperlink>
      <w:r w:rsidR="009D7DAF" w:rsidRPr="009D7DAF">
        <w:rPr>
          <w:noProof/>
          <w:color w:val="2F2E31"/>
        </w:rPr>
        <w:t>)</w:t>
      </w:r>
      <w:r w:rsidR="009D7DAF" w:rsidRPr="009D7DAF">
        <w:rPr>
          <w:color w:val="2F2E31"/>
        </w:rPr>
        <w:fldChar w:fldCharType="end"/>
      </w:r>
      <w:r w:rsidR="000252FB" w:rsidRPr="009D7DAF">
        <w:rPr>
          <w:color w:val="2F2E31"/>
        </w:rPr>
        <w:t>.</w:t>
      </w:r>
      <w:r w:rsidR="00430EA3" w:rsidRPr="009D7DAF">
        <w:rPr>
          <w:color w:val="2F2E31"/>
        </w:rPr>
        <w:t xml:space="preserve"> </w:t>
      </w:r>
      <w:r w:rsidR="00C22795">
        <w:rPr>
          <w:color w:val="2F2E31"/>
        </w:rPr>
        <w:t xml:space="preserve">A similar involvement of the lateral PFC and the insula can be seen in experienced meditators during mindfulness meditation </w:t>
      </w:r>
      <w:r w:rsidR="00C22795">
        <w:rPr>
          <w:color w:val="2F2E31"/>
        </w:rPr>
        <w:fldChar w:fldCharType="begin">
          <w:fldData xml:space="preserve">PEVuZE5vdGU+PENpdGU+PEF1dGhvcj5GYXJiPC9BdXRob3I+PFllYXI+MjAwNzwvWWVhcj48UmVj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</w:fldData>
        </w:fldChar>
      </w:r>
      <w:r w:rsidR="00C22795">
        <w:rPr>
          <w:color w:val="2F2E31"/>
        </w:rPr>
        <w:instrText xml:space="preserve"> ADDIN EN.CITE </w:instrText>
      </w:r>
      <w:r w:rsidR="00C22795">
        <w:rPr>
          <w:color w:val="2F2E31"/>
        </w:rPr>
        <w:fldChar w:fldCharType="begin">
          <w:fldData xml:space="preserve">PEVuZE5vdGU+PENpdGU+PEF1dGhvcj5GYXJiPC9BdXRob3I+PFllYXI+MjAwNzwvWWVhcj48UmVj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</w:fldData>
        </w:fldChar>
      </w:r>
      <w:r w:rsidR="00C22795">
        <w:rPr>
          <w:color w:val="2F2E31"/>
        </w:rPr>
        <w:instrText xml:space="preserve"> ADDIN EN.CITE.DATA </w:instrText>
      </w:r>
      <w:r w:rsidR="00C22795">
        <w:rPr>
          <w:color w:val="2F2E31"/>
        </w:rPr>
      </w:r>
      <w:r w:rsidR="00C22795">
        <w:rPr>
          <w:color w:val="2F2E31"/>
        </w:rPr>
        <w:fldChar w:fldCharType="end"/>
      </w:r>
      <w:r w:rsidR="00C22795">
        <w:rPr>
          <w:color w:val="2F2E31"/>
        </w:rPr>
      </w:r>
      <w:r w:rsidR="00C22795">
        <w:rPr>
          <w:color w:val="2F2E31"/>
        </w:rPr>
        <w:fldChar w:fldCharType="separate"/>
      </w:r>
      <w:r w:rsidR="00C22795">
        <w:rPr>
          <w:noProof/>
          <w:color w:val="2F2E31"/>
        </w:rPr>
        <w:t>(</w:t>
      </w:r>
      <w:hyperlink w:anchor="_ENREF_11" w:tooltip="Farb, 2007 #403" w:history="1">
        <w:r w:rsidR="00BE7532">
          <w:rPr>
            <w:noProof/>
            <w:color w:val="2F2E31"/>
          </w:rPr>
          <w:t>Farb et al., 2007</w:t>
        </w:r>
      </w:hyperlink>
      <w:r w:rsidR="00C22795">
        <w:rPr>
          <w:noProof/>
          <w:color w:val="2F2E31"/>
        </w:rPr>
        <w:t>)</w:t>
      </w:r>
      <w:r w:rsidR="00C22795">
        <w:rPr>
          <w:color w:val="2F2E31"/>
        </w:rPr>
        <w:fldChar w:fldCharType="end"/>
      </w:r>
      <w:r w:rsidR="00C22795">
        <w:rPr>
          <w:color w:val="2F2E31"/>
        </w:rPr>
        <w:t xml:space="preserve"> underlining the importance of these areas for self-awareness in the present. </w:t>
      </w:r>
      <w:r w:rsidR="0030532D" w:rsidRPr="00DD639B">
        <w:rPr>
          <w:color w:val="2F2E31"/>
        </w:rPr>
        <w:t>Finally, v</w:t>
      </w:r>
      <w:r w:rsidR="00327F87" w:rsidRPr="00DD639B">
        <w:rPr>
          <w:color w:val="2F2E31"/>
        </w:rPr>
        <w:t xml:space="preserve">isual association area </w:t>
      </w:r>
      <w:r w:rsidR="0030532D" w:rsidRPr="00DD639B">
        <w:rPr>
          <w:color w:val="2F2E31"/>
        </w:rPr>
        <w:t xml:space="preserve">and the </w:t>
      </w:r>
      <w:proofErr w:type="spellStart"/>
      <w:r w:rsidR="00327F87" w:rsidRPr="00DD639B">
        <w:rPr>
          <w:color w:val="2F2E31"/>
        </w:rPr>
        <w:t>temporo</w:t>
      </w:r>
      <w:proofErr w:type="spellEnd"/>
      <w:r w:rsidR="00327F87" w:rsidRPr="00DD639B">
        <w:rPr>
          <w:color w:val="2F2E31"/>
        </w:rPr>
        <w:t xml:space="preserve">-occipital junction </w:t>
      </w:r>
      <w:r w:rsidR="0030532D" w:rsidRPr="00DD639B">
        <w:rPr>
          <w:color w:val="2F2E31"/>
        </w:rPr>
        <w:t>activation may reflect</w:t>
      </w:r>
      <w:r w:rsidR="00327F87" w:rsidRPr="00DD639B">
        <w:rPr>
          <w:color w:val="2F2E31"/>
        </w:rPr>
        <w:t xml:space="preserve"> visual imagery</w:t>
      </w:r>
      <w:r w:rsidR="0030532D" w:rsidRPr="00DD639B">
        <w:rPr>
          <w:color w:val="2F2E31"/>
        </w:rPr>
        <w:t xml:space="preserve"> </w:t>
      </w:r>
      <w:r w:rsidR="00DD639B" w:rsidRPr="00DD639B">
        <w:rPr>
          <w:color w:val="2F2E31"/>
        </w:rPr>
        <w:fldChar w:fldCharType="begin">
          <w:fldData xml:space="preserve">PEVuZE5vdGU+PENpdGU+PEF1dGhvcj5EJmFwb3M7RXNwb3NpdG88L0F1dGhvcj48WWVhcj4xOTk3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zNzMtOTU8L3BhZ2VzPjx2b2x1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</w:fldData>
        </w:fldChar>
      </w:r>
      <w:r w:rsidR="00DD639B" w:rsidRPr="00DD639B">
        <w:rPr>
          <w:color w:val="2F2E31"/>
        </w:rPr>
        <w:instrText xml:space="preserve"> ADDIN EN.CITE </w:instrText>
      </w:r>
      <w:r w:rsidR="00DD639B" w:rsidRPr="00DD639B">
        <w:rPr>
          <w:color w:val="2F2E31"/>
        </w:rPr>
        <w:fldChar w:fldCharType="begin">
          <w:fldData xml:space="preserve">PEVuZE5vdGU+PENpdGU+PEF1dGhvcj5EJmFwb3M7RXNwb3NpdG88L0F1dGhvcj48WWVhcj4xOTk3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zNzMtOTU8L3BhZ2VzPjx2b2x1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</w:fldData>
        </w:fldChar>
      </w:r>
      <w:r w:rsidR="00DD639B" w:rsidRPr="00DD639B">
        <w:rPr>
          <w:color w:val="2F2E31"/>
        </w:rPr>
        <w:instrText xml:space="preserve"> ADDIN EN.CITE.DATA </w:instrText>
      </w:r>
      <w:r w:rsidR="00DD639B" w:rsidRPr="00DD639B">
        <w:rPr>
          <w:color w:val="2F2E31"/>
        </w:rPr>
      </w:r>
      <w:r w:rsidR="00DD639B" w:rsidRPr="00DD639B">
        <w:rPr>
          <w:color w:val="2F2E31"/>
        </w:rPr>
        <w:fldChar w:fldCharType="end"/>
      </w:r>
      <w:r w:rsidR="00DD639B" w:rsidRPr="00DD639B">
        <w:rPr>
          <w:color w:val="2F2E31"/>
        </w:rPr>
      </w:r>
      <w:r w:rsidR="00DD639B" w:rsidRPr="00DD639B">
        <w:rPr>
          <w:color w:val="2F2E31"/>
        </w:rPr>
        <w:fldChar w:fldCharType="separate"/>
      </w:r>
      <w:r w:rsidR="00DD639B" w:rsidRPr="00DD639B">
        <w:rPr>
          <w:noProof/>
          <w:color w:val="2F2E31"/>
        </w:rPr>
        <w:t>(</w:t>
      </w:r>
      <w:hyperlink w:anchor="_ENREF_10" w:tooltip="D'Esposito, 1997 #393" w:history="1">
        <w:r w:rsidR="00BE7532" w:rsidRPr="00DD639B">
          <w:rPr>
            <w:noProof/>
            <w:color w:val="2F2E31"/>
          </w:rPr>
          <w:t>D'Esposito et al., 1997</w:t>
        </w:r>
      </w:hyperlink>
      <w:r w:rsidR="00DD639B" w:rsidRPr="00DD639B">
        <w:rPr>
          <w:noProof/>
          <w:color w:val="2F2E31"/>
        </w:rPr>
        <w:t>;</w:t>
      </w:r>
      <w:hyperlink w:anchor="_ENREF_41" w:tooltip="Zimmer, 2008 #392" w:history="1">
        <w:r w:rsidR="00BE7532" w:rsidRPr="00DD639B">
          <w:rPr>
            <w:noProof/>
            <w:color w:val="2F2E31"/>
          </w:rPr>
          <w:t>Zimmer, 2008</w:t>
        </w:r>
      </w:hyperlink>
      <w:r w:rsidR="00DD639B" w:rsidRPr="00DD639B">
        <w:rPr>
          <w:noProof/>
          <w:color w:val="2F2E31"/>
        </w:rPr>
        <w:t>)</w:t>
      </w:r>
      <w:r w:rsidR="00DD639B" w:rsidRPr="00DD639B">
        <w:rPr>
          <w:color w:val="2F2E31"/>
        </w:rPr>
        <w:fldChar w:fldCharType="end"/>
      </w:r>
      <w:r w:rsidR="00DD639B" w:rsidRPr="00DD639B">
        <w:rPr>
          <w:color w:val="2F2E31"/>
        </w:rPr>
        <w:t xml:space="preserve"> </w:t>
      </w:r>
      <w:r w:rsidR="0030532D" w:rsidRPr="00DD639B">
        <w:rPr>
          <w:color w:val="2F2E31"/>
        </w:rPr>
        <w:t xml:space="preserve">as well as processing of the </w:t>
      </w:r>
      <w:r w:rsidR="00F92D7A" w:rsidRPr="00DD639B">
        <w:rPr>
          <w:color w:val="2F2E31"/>
        </w:rPr>
        <w:t>visual feedback</w:t>
      </w:r>
      <w:r w:rsidR="0030532D" w:rsidRPr="00DD639B">
        <w:rPr>
          <w:color w:val="2F2E31"/>
        </w:rPr>
        <w:t>.</w:t>
      </w:r>
    </w:p>
    <w:p w14:paraId="58F00B23" w14:textId="50BCF761" w:rsidR="00327F87" w:rsidRPr="00DD639B" w:rsidRDefault="00327F87" w:rsidP="00327F87">
      <w:pPr>
        <w:spacing w:line="360" w:lineRule="auto"/>
        <w:jc w:val="both"/>
        <w:rPr>
          <w:color w:val="2F2E31"/>
        </w:rPr>
      </w:pPr>
      <w:r w:rsidRPr="00DD639B">
        <w:rPr>
          <w:color w:val="2F2E31"/>
        </w:rPr>
        <w:t>In addition, the analysis showed some brain areas that are less active during neurofeedback</w:t>
      </w:r>
      <w:r w:rsidR="0030532D" w:rsidRPr="00DD639B">
        <w:rPr>
          <w:color w:val="2F2E31"/>
        </w:rPr>
        <w:t xml:space="preserve">. The PCC as well as the </w:t>
      </w:r>
      <w:proofErr w:type="spellStart"/>
      <w:r w:rsidR="0030532D" w:rsidRPr="00DD639B">
        <w:rPr>
          <w:color w:val="2F2E31"/>
        </w:rPr>
        <w:t>p</w:t>
      </w:r>
      <w:r w:rsidRPr="00DD639B">
        <w:rPr>
          <w:color w:val="2F2E31"/>
        </w:rPr>
        <w:t>recuneus</w:t>
      </w:r>
      <w:proofErr w:type="spellEnd"/>
      <w:r w:rsidRPr="00DD639B">
        <w:rPr>
          <w:color w:val="2F2E31"/>
        </w:rPr>
        <w:t xml:space="preserve"> </w:t>
      </w:r>
      <w:r w:rsidR="0030532D" w:rsidRPr="00DD639B">
        <w:rPr>
          <w:color w:val="2F2E31"/>
        </w:rPr>
        <w:t>were less active during neurofeedback. This seems plausible, as these areas are part of the default mode network</w:t>
      </w:r>
      <w:r w:rsidR="00DD639B" w:rsidRPr="00DD639B">
        <w:rPr>
          <w:color w:val="2F2E31"/>
        </w:rPr>
        <w:t xml:space="preserve"> </w:t>
      </w:r>
      <w:r w:rsidR="00DD639B" w:rsidRPr="00DD639B">
        <w:rPr>
          <w:color w:val="2F2E31"/>
        </w:rPr>
        <w:fldChar w:fldCharType="begin">
          <w:fldData xml:space="preserve">PEVuZE5vdGU+PENpdGU+PEF1dGhvcj5HcmVpY2l1czwvQXV0aG9yPjxZZWFyPjIwMDM8L1llYXI+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My04PC9wYWdlcz48dm9sdW1lPjEwMDwvdm9sdW1lPjxudW1iZXI+MTwvbnVtYmVy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c2LTgyPC9wYWdlcz48dm9sdW1lPjk4PC92b2x1bWU+PG51bWJl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MtOTA7IGRpc2N1c3Npb24gMTA5Ny05PC9wYWdlcz48dm9sdW1lPjM3PC92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</w:fldData>
        </w:fldChar>
      </w:r>
      <w:r w:rsidR="00DD639B" w:rsidRPr="00DD639B">
        <w:rPr>
          <w:color w:val="2F2E31"/>
        </w:rPr>
        <w:instrText xml:space="preserve"> ADDIN EN.CITE </w:instrText>
      </w:r>
      <w:r w:rsidR="00DD639B" w:rsidRPr="00DD639B">
        <w:rPr>
          <w:color w:val="2F2E31"/>
        </w:rPr>
        <w:fldChar w:fldCharType="begin">
          <w:fldData xml:space="preserve">PEVuZE5vdGU+PENpdGU+PEF1dGhvcj5HcmVpY2l1czwvQXV0aG9yPjxZZWFyPjIwMDM8L1llYXI+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My04PC9wYWdlcz48dm9sdW1lPjEwMDwvdm9sdW1lPjxudW1iZXI+MTwvbnVtYmVy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c2LTgyPC9wYWdlcz48dm9sdW1lPjk4PC92b2x1bWU+PG51bWJl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MtOTA7IGRpc2N1c3Npb24gMTA5Ny05PC9wYWdlcz48dm9sdW1lPjM3PC92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</w:fldData>
        </w:fldChar>
      </w:r>
      <w:r w:rsidR="00DD639B" w:rsidRPr="00DD639B">
        <w:rPr>
          <w:color w:val="2F2E31"/>
        </w:rPr>
        <w:instrText xml:space="preserve"> ADDIN EN.CITE.DATA </w:instrText>
      </w:r>
      <w:r w:rsidR="00DD639B" w:rsidRPr="00DD639B">
        <w:rPr>
          <w:color w:val="2F2E31"/>
        </w:rPr>
      </w:r>
      <w:r w:rsidR="00DD639B" w:rsidRPr="00DD639B">
        <w:rPr>
          <w:color w:val="2F2E31"/>
        </w:rPr>
        <w:fldChar w:fldCharType="end"/>
      </w:r>
      <w:r w:rsidR="00DD639B" w:rsidRPr="00DD639B">
        <w:rPr>
          <w:color w:val="2F2E31"/>
        </w:rPr>
      </w:r>
      <w:r w:rsidR="00DD639B" w:rsidRPr="00DD639B">
        <w:rPr>
          <w:color w:val="2F2E31"/>
        </w:rPr>
        <w:fldChar w:fldCharType="separate"/>
      </w:r>
      <w:r w:rsidR="00DD639B" w:rsidRPr="00DD639B">
        <w:rPr>
          <w:noProof/>
          <w:color w:val="2F2E31"/>
        </w:rPr>
        <w:t>(</w:t>
      </w:r>
      <w:hyperlink w:anchor="_ENREF_27" w:tooltip="Raichle, 2001 #394" w:history="1">
        <w:r w:rsidR="00BE7532" w:rsidRPr="00DD639B">
          <w:rPr>
            <w:noProof/>
            <w:color w:val="2F2E31"/>
          </w:rPr>
          <w:t>Raichle et al., 2001</w:t>
        </w:r>
      </w:hyperlink>
      <w:r w:rsidR="00DD639B" w:rsidRPr="00DD639B">
        <w:rPr>
          <w:noProof/>
          <w:color w:val="2F2E31"/>
        </w:rPr>
        <w:t>;</w:t>
      </w:r>
      <w:hyperlink w:anchor="_ENREF_12" w:tooltip="Greicius, 2003 #395" w:history="1">
        <w:r w:rsidR="00BE7532" w:rsidRPr="00DD639B">
          <w:rPr>
            <w:noProof/>
            <w:color w:val="2F2E31"/>
          </w:rPr>
          <w:t>Greicius et al., 2003</w:t>
        </w:r>
      </w:hyperlink>
      <w:r w:rsidR="00DD639B" w:rsidRPr="00DD639B">
        <w:rPr>
          <w:noProof/>
          <w:color w:val="2F2E31"/>
        </w:rPr>
        <w:t>;</w:t>
      </w:r>
      <w:hyperlink w:anchor="_ENREF_28" w:tooltip="Raichle, 2007 #396" w:history="1">
        <w:r w:rsidR="00BE7532" w:rsidRPr="00DD639B">
          <w:rPr>
            <w:noProof/>
            <w:color w:val="2F2E31"/>
          </w:rPr>
          <w:t>Raichle and Snyder, 2007</w:t>
        </w:r>
      </w:hyperlink>
      <w:r w:rsidR="00DD639B" w:rsidRPr="00DD639B">
        <w:rPr>
          <w:noProof/>
          <w:color w:val="2F2E31"/>
        </w:rPr>
        <w:t>)</w:t>
      </w:r>
      <w:r w:rsidR="00DD639B" w:rsidRPr="00DD639B">
        <w:rPr>
          <w:color w:val="2F2E31"/>
        </w:rPr>
        <w:fldChar w:fldCharType="end"/>
      </w:r>
      <w:r w:rsidR="0030532D" w:rsidRPr="00DD639B">
        <w:rPr>
          <w:color w:val="2F2E31"/>
        </w:rPr>
        <w:t xml:space="preserve"> that is </w:t>
      </w:r>
      <w:r w:rsidRPr="00DD639B">
        <w:rPr>
          <w:color w:val="2F2E31"/>
        </w:rPr>
        <w:t>deactivated du</w:t>
      </w:r>
      <w:r w:rsidR="0030532D" w:rsidRPr="00DD639B">
        <w:rPr>
          <w:color w:val="2F2E31"/>
        </w:rPr>
        <w:t>ring cognitively demanding tasks.</w:t>
      </w:r>
    </w:p>
    <w:p w14:paraId="0BE8215F" w14:textId="118BEE9F" w:rsidR="00327F87" w:rsidRDefault="0030532D" w:rsidP="00327F87">
      <w:pPr>
        <w:spacing w:line="360" w:lineRule="auto"/>
        <w:jc w:val="both"/>
        <w:rPr>
          <w:color w:val="2F2E31"/>
        </w:rPr>
      </w:pPr>
      <w:r w:rsidRPr="0020651F">
        <w:rPr>
          <w:color w:val="2F2E31"/>
        </w:rPr>
        <w:t>Additionally, the t</w:t>
      </w:r>
      <w:r w:rsidR="00327F87" w:rsidRPr="0020651F">
        <w:rPr>
          <w:color w:val="2F2E31"/>
        </w:rPr>
        <w:t xml:space="preserve">ransverse temporal area </w:t>
      </w:r>
      <w:r w:rsidRPr="0020651F">
        <w:rPr>
          <w:color w:val="2F2E31"/>
        </w:rPr>
        <w:t>is deactivated, possibly reflecti</w:t>
      </w:r>
      <w:r w:rsidR="00A75FB2">
        <w:rPr>
          <w:color w:val="2F2E31"/>
        </w:rPr>
        <w:t>ng a shift</w:t>
      </w:r>
      <w:r w:rsidRPr="0020651F">
        <w:rPr>
          <w:color w:val="2F2E31"/>
        </w:rPr>
        <w:t xml:space="preserve"> of the</w:t>
      </w:r>
      <w:r w:rsidR="00327F87" w:rsidRPr="0020651F">
        <w:rPr>
          <w:color w:val="2F2E31"/>
        </w:rPr>
        <w:t xml:space="preserve"> focus away from scanner noise</w:t>
      </w:r>
      <w:r w:rsidRPr="0020651F">
        <w:rPr>
          <w:color w:val="2F2E31"/>
        </w:rPr>
        <w:t xml:space="preserve"> during the task</w:t>
      </w:r>
      <w:r w:rsidR="00327F87" w:rsidRPr="0020651F">
        <w:rPr>
          <w:color w:val="2F2E31"/>
        </w:rPr>
        <w:t xml:space="preserve"> i.e., </w:t>
      </w:r>
      <w:r w:rsidR="00430EA3" w:rsidRPr="0020651F">
        <w:rPr>
          <w:color w:val="2F2E31"/>
        </w:rPr>
        <w:t>a decrease of</w:t>
      </w:r>
      <w:r w:rsidR="00327F87" w:rsidRPr="0020651F">
        <w:rPr>
          <w:color w:val="2F2E31"/>
        </w:rPr>
        <w:t xml:space="preserve"> auditory activation</w:t>
      </w:r>
      <w:r w:rsidR="0020651F">
        <w:rPr>
          <w:color w:val="2F2E31"/>
        </w:rPr>
        <w:t xml:space="preserve"> due to visual feedback </w:t>
      </w:r>
      <w:r w:rsidR="0020651F" w:rsidRPr="0020651F">
        <w:rPr>
          <w:color w:val="2F2E31"/>
        </w:rPr>
        <w:fldChar w:fldCharType="begin"/>
      </w:r>
      <w:r w:rsidR="0020651F" w:rsidRPr="0020651F">
        <w:rPr>
          <w:color w:val="2F2E31"/>
        </w:rPr>
        <w:instrText xml:space="preserve"> ADDIN EN.CITE &lt;EndNote&gt;&lt;Cite&gt;&lt;Author&gt;Laurienti&lt;/Author&gt;&lt;Year&gt;2002&lt;/Year&gt;&lt;RecNum&gt;397&lt;/RecNum&gt;&lt;DisplayText&gt;(Laurienti et al., 2002)&lt;/DisplayText&gt;&lt;record&gt;&lt;rec-number&gt;397&lt;/rec-number&gt;&lt;foreign-keys&gt;&lt;key app="EN" db-id="02vps0re8r0f0let2r2pxwectp9zvvvz0xsr"&gt;397&lt;/key&gt;&lt;/foreign-keys&gt;&lt;ref-type name="Journal Article"&gt;17&lt;/ref-type&gt;&lt;contributors&gt;&lt;authors&gt;&lt;author&gt;Laurienti, P. J.&lt;/author&gt;&lt;author&gt;Burdette, J. H.&lt;/author&gt;&lt;author&gt;Wallace, M. T.&lt;/author&gt;&lt;author&gt;Yen, Y. F.&lt;/author&gt;&lt;author&gt;Field, A. S.&lt;/author&gt;&lt;author&gt;Stein, B. E.&lt;/author&gt;&lt;/authors&gt;&lt;/contributors&gt;&lt;auth-address&gt;Department of Radiology, Wake Forest University School of Medicine, Medical Center Boulevard, Winston-Salem, NC 27157, USA.&lt;/auth-address&gt;&lt;titles&gt;&lt;title&gt;Deactivation of sensory-specific cortex by cross-modal stimuli&lt;/title&gt;&lt;secondary-title&gt;J Cogn Neurosci&lt;/secondary-title&gt;&lt;alt-title&gt;Journal of cognitive neuroscience&lt;/alt-title&gt;&lt;/titles&gt;&lt;periodical&gt;&lt;full-title&gt;J Cogn Neurosci&lt;/full-title&gt;&lt;abbr-1&gt;Journal of cognitive neuroscience&lt;/abbr-1&gt;&lt;/periodical&gt;&lt;alt-periodical&gt;&lt;full-title&gt;J Cogn Neurosci&lt;/full-title&gt;&lt;abbr-1&gt;Journal of cognitive neuroscience&lt;/abbr-1&gt;&lt;/alt-periodical&gt;&lt;pages&gt;420-9&lt;/pages&gt;&lt;volume&gt;14&lt;/volume&gt;&lt;number&gt;3&lt;/number&gt;&lt;keywords&gt;&lt;keyword&gt;Acoustic Stimulation&lt;/keyword&gt;&lt;keyword&gt;Adult&lt;/keyword&gt;&lt;keyword&gt;Auditory Cortex/*physiology&lt;/keyword&gt;&lt;keyword&gt;Female&lt;/keyword&gt;&lt;keyword&gt;Humans&lt;/keyword&gt;&lt;keyword&gt;Magnetic Resonance Imaging&lt;/keyword&gt;&lt;keyword&gt;Male&lt;/keyword&gt;&lt;keyword&gt;Middle Aged&lt;/keyword&gt;&lt;keyword&gt;Photic Stimulation&lt;/keyword&gt;&lt;keyword&gt;Visual Cortex/*physiology&lt;/keyword&gt;&lt;/keywords&gt;&lt;dates&gt;&lt;year&gt;2002&lt;/year&gt;&lt;pub-dates&gt;&lt;date&gt;Apr 1&lt;/date&gt;&lt;/pub-dates&gt;&lt;/dates&gt;&lt;isbn&gt;0898-929X (Print)&amp;#xD;0898-929X (Linking)&lt;/isbn&gt;&lt;accession-num&gt;11970801&lt;/accession-num&gt;&lt;urls&gt;&lt;related-urls&gt;&lt;url&gt;http://www.ncbi.nlm.nih.gov/pubmed/11970801&lt;/url&gt;&lt;/related-urls&gt;&lt;/urls&gt;&lt;electronic-resource-num&gt;10.1162/089892902317361930&lt;/electronic-resource-num&gt;&lt;/record&gt;&lt;/Cite&gt;&lt;/EndNote&gt;</w:instrText>
      </w:r>
      <w:r w:rsidR="0020651F" w:rsidRPr="0020651F">
        <w:rPr>
          <w:color w:val="2F2E31"/>
        </w:rPr>
        <w:fldChar w:fldCharType="separate"/>
      </w:r>
      <w:r w:rsidR="0020651F" w:rsidRPr="0020651F">
        <w:rPr>
          <w:noProof/>
          <w:color w:val="2F2E31"/>
        </w:rPr>
        <w:t>(</w:t>
      </w:r>
      <w:hyperlink w:anchor="_ENREF_17" w:tooltip="Laurienti, 2002 #397" w:history="1">
        <w:r w:rsidR="00BE7532" w:rsidRPr="0020651F">
          <w:rPr>
            <w:noProof/>
            <w:color w:val="2F2E31"/>
          </w:rPr>
          <w:t>Laurienti et al., 2002</w:t>
        </w:r>
      </w:hyperlink>
      <w:r w:rsidR="0020651F" w:rsidRPr="0020651F">
        <w:rPr>
          <w:noProof/>
          <w:color w:val="2F2E31"/>
        </w:rPr>
        <w:t>)</w:t>
      </w:r>
      <w:r w:rsidR="0020651F" w:rsidRPr="0020651F">
        <w:rPr>
          <w:color w:val="2F2E31"/>
        </w:rPr>
        <w:fldChar w:fldCharType="end"/>
      </w:r>
      <w:r w:rsidR="0020651F">
        <w:rPr>
          <w:color w:val="2F2E31"/>
        </w:rPr>
        <w:t xml:space="preserve"> and/or the task performance</w:t>
      </w:r>
      <w:r w:rsidRPr="0020651F">
        <w:rPr>
          <w:color w:val="2F2E31"/>
        </w:rPr>
        <w:t>.</w:t>
      </w:r>
    </w:p>
    <w:p w14:paraId="150C0DD3" w14:textId="0C4BB563" w:rsidR="004A6935" w:rsidRDefault="00143E3A" w:rsidP="004A6935">
      <w:pPr>
        <w:spacing w:line="360" w:lineRule="auto"/>
        <w:jc w:val="both"/>
        <w:rPr>
          <w:color w:val="2F2E31"/>
        </w:rPr>
      </w:pPr>
      <w:r>
        <w:rPr>
          <w:color w:val="2F2E31"/>
        </w:rPr>
        <w:t xml:space="preserve">As most studies tried to upregulate a target brain area the effect of regulation and the areas involved in the regulation process per se </w:t>
      </w:r>
      <w:r w:rsidR="0020651F">
        <w:rPr>
          <w:color w:val="2F2E31"/>
        </w:rPr>
        <w:t>cannot</w:t>
      </w:r>
      <w:r>
        <w:rPr>
          <w:color w:val="2F2E31"/>
        </w:rPr>
        <w:t xml:space="preserve"> be distinguished in these studies. One study aiming at down-regulation of the auditory </w:t>
      </w:r>
      <w:r w:rsidR="0020651F">
        <w:rPr>
          <w:color w:val="2F2E31"/>
        </w:rPr>
        <w:t xml:space="preserve">cortex </w:t>
      </w:r>
      <w:r w:rsidR="00C03426">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C03426">
        <w:rPr>
          <w:color w:val="2F2E31"/>
        </w:rPr>
        <w:instrText xml:space="preserve"> ADDIN EN.CITE </w:instrText>
      </w:r>
      <w:r w:rsidR="00C03426">
        <w:rPr>
          <w:color w:val="2F2E31"/>
        </w:rPr>
        <w:fldChar w:fldCharType="begin">
          <w:fldData xml:space="preserve">PEVuZE5vdGU+PENpdGU+PEF1dGhvcj5IYWxsZXI8L0F1dGhvcj48WWVhcj4yMDEwPC9ZZWFyPjxS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Y5Ni03MDM8L3BhZ2VzPjx2b2x1bWU+MjA8L3ZvbHVtZT48bnVtYmVyPjM8L251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==
</w:fldData>
        </w:fldChar>
      </w:r>
      <w:r w:rsidR="00C03426">
        <w:rPr>
          <w:color w:val="2F2E31"/>
        </w:rPr>
        <w:instrText xml:space="preserve"> ADDIN EN.CITE.DATA </w:instrText>
      </w:r>
      <w:r w:rsidR="00C03426">
        <w:rPr>
          <w:color w:val="2F2E31"/>
        </w:rPr>
      </w:r>
      <w:r w:rsidR="00C03426">
        <w:rPr>
          <w:color w:val="2F2E31"/>
        </w:rPr>
        <w:fldChar w:fldCharType="end"/>
      </w:r>
      <w:r w:rsidR="00C03426">
        <w:rPr>
          <w:color w:val="2F2E31"/>
        </w:rPr>
      </w:r>
      <w:r w:rsidR="00C03426">
        <w:rPr>
          <w:color w:val="2F2E31"/>
        </w:rPr>
        <w:fldChar w:fldCharType="separate"/>
      </w:r>
      <w:r w:rsidR="00C03426">
        <w:rPr>
          <w:noProof/>
          <w:color w:val="2F2E31"/>
        </w:rPr>
        <w:t>(</w:t>
      </w:r>
      <w:hyperlink w:anchor="_ENREF_13" w:tooltip="Haller, 2010 #1" w:history="1">
        <w:r w:rsidR="00BE7532">
          <w:rPr>
            <w:noProof/>
            <w:color w:val="2F2E31"/>
          </w:rPr>
          <w:t>Haller et al., 2010</w:t>
        </w:r>
      </w:hyperlink>
      <w:r w:rsidR="00C03426">
        <w:rPr>
          <w:noProof/>
          <w:color w:val="2F2E31"/>
        </w:rPr>
        <w:t>)</w:t>
      </w:r>
      <w:r w:rsidR="00C03426">
        <w:rPr>
          <w:color w:val="2F2E31"/>
        </w:rPr>
        <w:fldChar w:fldCharType="end"/>
      </w:r>
      <w:r w:rsidR="00C03426">
        <w:rPr>
          <w:color w:val="2F2E31"/>
        </w:rPr>
        <w:t xml:space="preserve"> </w:t>
      </w:r>
      <w:r>
        <w:rPr>
          <w:color w:val="2F2E31"/>
        </w:rPr>
        <w:t xml:space="preserve">found that the </w:t>
      </w:r>
      <w:proofErr w:type="spellStart"/>
      <w:r w:rsidR="00EA1FD2">
        <w:rPr>
          <w:color w:val="2F2E31"/>
        </w:rPr>
        <w:t>dl</w:t>
      </w:r>
      <w:r>
        <w:rPr>
          <w:color w:val="2F2E31"/>
        </w:rPr>
        <w:t>PFC</w:t>
      </w:r>
      <w:proofErr w:type="spellEnd"/>
      <w:r>
        <w:rPr>
          <w:color w:val="2F2E31"/>
        </w:rPr>
        <w:t xml:space="preserve"> and </w:t>
      </w:r>
      <w:proofErr w:type="spellStart"/>
      <w:r w:rsidR="00EA1FD2">
        <w:rPr>
          <w:color w:val="2F2E31"/>
        </w:rPr>
        <w:t>vm</w:t>
      </w:r>
      <w:r>
        <w:rPr>
          <w:color w:val="2F2E31"/>
        </w:rPr>
        <w:t>PFC</w:t>
      </w:r>
      <w:proofErr w:type="spellEnd"/>
      <w:r>
        <w:rPr>
          <w:color w:val="2F2E31"/>
        </w:rPr>
        <w:t xml:space="preserve"> were </w:t>
      </w:r>
      <w:r w:rsidR="0020651F">
        <w:rPr>
          <w:color w:val="2F2E31"/>
        </w:rPr>
        <w:t>simultaneously upregulated</w:t>
      </w:r>
      <w:r w:rsidR="00430EA3">
        <w:rPr>
          <w:color w:val="2F2E31"/>
        </w:rPr>
        <w:t>,</w:t>
      </w:r>
      <w:r>
        <w:rPr>
          <w:color w:val="2F2E31"/>
        </w:rPr>
        <w:t xml:space="preserve"> suggesting that these areas might be involved in the regulation process. </w:t>
      </w:r>
      <w:r w:rsidR="00AA1721">
        <w:rPr>
          <w:color w:val="2F2E31"/>
        </w:rPr>
        <w:t xml:space="preserve">In accordance with this study, we </w:t>
      </w:r>
      <w:r>
        <w:rPr>
          <w:color w:val="2F2E31"/>
        </w:rPr>
        <w:t>found a</w:t>
      </w:r>
      <w:r w:rsidR="00AA1721">
        <w:rPr>
          <w:color w:val="2F2E31"/>
        </w:rPr>
        <w:t xml:space="preserve">n upregulation of the </w:t>
      </w:r>
      <w:proofErr w:type="spellStart"/>
      <w:r w:rsidR="00EA1FD2">
        <w:rPr>
          <w:color w:val="2F2E31"/>
        </w:rPr>
        <w:t>dl</w:t>
      </w:r>
      <w:r w:rsidR="0068373F">
        <w:rPr>
          <w:color w:val="2F2E31"/>
        </w:rPr>
        <w:t>PFC</w:t>
      </w:r>
      <w:proofErr w:type="spellEnd"/>
      <w:r w:rsidR="0068373F">
        <w:rPr>
          <w:color w:val="2F2E31"/>
        </w:rPr>
        <w:t xml:space="preserve">. </w:t>
      </w:r>
      <w:r w:rsidR="00EA1FD2">
        <w:rPr>
          <w:color w:val="2F2E31"/>
        </w:rPr>
        <w:t>Additionally, we</w:t>
      </w:r>
      <w:r w:rsidR="0068373F">
        <w:rPr>
          <w:color w:val="2F2E31"/>
        </w:rPr>
        <w:t xml:space="preserve"> detected</w:t>
      </w:r>
      <w:r w:rsidR="00EA1FD2">
        <w:rPr>
          <w:color w:val="2F2E31"/>
        </w:rPr>
        <w:t xml:space="preserve"> </w:t>
      </w:r>
      <w:proofErr w:type="spellStart"/>
      <w:r w:rsidR="0068373F">
        <w:rPr>
          <w:color w:val="2F2E31"/>
        </w:rPr>
        <w:t>p</w:t>
      </w:r>
      <w:r w:rsidR="00AA1721">
        <w:rPr>
          <w:color w:val="2F2E31"/>
        </w:rPr>
        <w:t>ACC</w:t>
      </w:r>
      <w:proofErr w:type="spellEnd"/>
      <w:r w:rsidR="00EA1FD2">
        <w:rPr>
          <w:color w:val="2F2E31"/>
        </w:rPr>
        <w:t xml:space="preserve"> activation that is close to the </w:t>
      </w:r>
      <w:proofErr w:type="spellStart"/>
      <w:r w:rsidR="00EA1FD2">
        <w:rPr>
          <w:color w:val="2F2E31"/>
        </w:rPr>
        <w:t>vm</w:t>
      </w:r>
      <w:r w:rsidR="00AA1721">
        <w:rPr>
          <w:color w:val="2F2E31"/>
        </w:rPr>
        <w:t>PFC</w:t>
      </w:r>
      <w:proofErr w:type="spellEnd"/>
      <w:r w:rsidR="00AA1721">
        <w:rPr>
          <w:color w:val="2F2E31"/>
        </w:rPr>
        <w:t xml:space="preserve"> area. Due to </w:t>
      </w:r>
      <w:r w:rsidR="00AA1721">
        <w:rPr>
          <w:color w:val="2F2E31"/>
        </w:rPr>
        <w:lastRenderedPageBreak/>
        <w:t xml:space="preserve">our restricted field of view we have no data available to validate the </w:t>
      </w:r>
      <w:proofErr w:type="spellStart"/>
      <w:r w:rsidR="00EA1FD2">
        <w:rPr>
          <w:color w:val="2F2E31"/>
        </w:rPr>
        <w:t>vm</w:t>
      </w:r>
      <w:r w:rsidR="00AA1721">
        <w:rPr>
          <w:color w:val="2F2E31"/>
        </w:rPr>
        <w:t>PFC</w:t>
      </w:r>
      <w:proofErr w:type="spellEnd"/>
      <w:r w:rsidR="00AA1721">
        <w:rPr>
          <w:color w:val="2F2E31"/>
        </w:rPr>
        <w:t xml:space="preserve"> activation</w:t>
      </w:r>
      <w:r w:rsidR="00EA1FD2">
        <w:rPr>
          <w:color w:val="2F2E31"/>
        </w:rPr>
        <w:t xml:space="preserve"> itself</w:t>
      </w:r>
      <w:r w:rsidR="00AA1721">
        <w:rPr>
          <w:color w:val="2F2E31"/>
        </w:rPr>
        <w:t>.</w:t>
      </w:r>
      <w:r w:rsidR="004A6935">
        <w:rPr>
          <w:color w:val="2F2E31"/>
        </w:rPr>
        <w:t xml:space="preserve"> </w:t>
      </w:r>
      <w:r w:rsidR="00EA1FD2">
        <w:rPr>
          <w:color w:val="2F2E31"/>
        </w:rPr>
        <w:t xml:space="preserve">Another study suggested that the anterior mid-cingulate cortex (region between the ACC and MCC that we called </w:t>
      </w:r>
      <w:proofErr w:type="spellStart"/>
      <w:r w:rsidR="00EA1FD2">
        <w:rPr>
          <w:color w:val="2F2E31"/>
        </w:rPr>
        <w:t>pACC</w:t>
      </w:r>
      <w:proofErr w:type="spellEnd"/>
      <w:r w:rsidR="00EA1FD2">
        <w:rPr>
          <w:color w:val="2F2E31"/>
        </w:rPr>
        <w:t xml:space="preserve">) is involved in brain regulation </w:t>
      </w:r>
      <w:r w:rsidR="00EA1FD2">
        <w:rPr>
          <w:color w:val="2F2E31"/>
        </w:rPr>
        <w:fldChar w:fldCharType="begin"/>
      </w:r>
      <w:r w:rsidR="00EA1FD2">
        <w:rPr>
          <w:color w:val="2F2E31"/>
        </w:rPr>
        <w:instrText xml:space="preserve"> ADDIN EN.CITE &lt;EndNote&gt;&lt;Cite&gt;&lt;Author&gt;Lee&lt;/Author&gt;&lt;Year&gt;2012&lt;/Year&gt;&lt;RecNum&gt;236&lt;/RecNum&gt;&lt;DisplayText&gt;(Lee et al., 2012)&lt;/DisplayText&gt;&lt;record&gt;&lt;rec-number&gt;236&lt;/rec-number&gt;&lt;foreign-keys&gt;&lt;key app="EN" db-id="02vps0re8r0f0let2r2pxwectp9zvvvz0xsr"&gt;236&lt;/key&gt;&lt;/foreign-keys&gt;&lt;ref-type name="Journal Article"&gt;17&lt;/ref-type&gt;&lt;contributors&gt;&lt;authors&gt;&lt;author&gt;Lee, J. H.&lt;/author&gt;&lt;author&gt;Kim, J.&lt;/author&gt;&lt;author&gt;Yoo, S. S.&lt;/author&gt;&lt;/authors&gt;&lt;/contributors&gt;&lt;auth-address&gt;Department of Brain and Cognitive Engineering, Korea University, Seoul, Republic of Korea. jonghwan_lee@korea.ac.kr&lt;/auth-address&gt;&lt;titles&gt;&lt;title&gt;Real-time fMRI-based neurofeedback reinforces causality of attention networks&lt;/title&gt;&lt;secondary-title&gt;Neurosci Res&lt;/secondary-title&gt;&lt;alt-title&gt;Neuroscience research&lt;/alt-title&gt;&lt;/titles&gt;&lt;periodical&gt;&lt;full-title&gt;Neurosci Res&lt;/full-title&gt;&lt;abbr-1&gt;Neuroscience research&lt;/abbr-1&gt;&lt;/periodical&gt;&lt;alt-periodical&gt;&lt;full-title&gt;Neurosci Res&lt;/full-title&gt;&lt;abbr-1&gt;Neuroscience research&lt;/abbr-1&gt;&lt;/alt-periodical&gt;&lt;pages&gt;347-54&lt;/pages&gt;&lt;volume&gt;72&lt;/volume&gt;&lt;number&gt;4&lt;/number&gt;&lt;keywords&gt;&lt;keyword&gt;Adult&lt;/keyword&gt;&lt;keyword&gt;Brain/*physiology&lt;/keyword&gt;&lt;keyword&gt;*Brain Mapping&lt;/keyword&gt;&lt;keyword&gt;Humans&lt;/keyword&gt;&lt;keyword&gt;Magnetic Resonance Imaging&lt;/keyword&gt;&lt;keyword&gt;Nerve Net/*physiology&lt;/keyword&gt;&lt;keyword&gt;Neurofeedback/*methods&lt;/keyword&gt;&lt;keyword&gt;Young Adult&lt;/keyword&gt;&lt;/keywords&gt;&lt;dates&gt;&lt;year&gt;2012&lt;/year&gt;&lt;pub-dates&gt;&lt;date&gt;Apr&lt;/date&gt;&lt;/pub-dates&gt;&lt;/dates&gt;&lt;isbn&gt;1872-8111 (Electronic)&amp;#xD;0168-0102 (Linking)&lt;/isbn&gt;&lt;accession-num&gt;22285603&lt;/accession-num&gt;&lt;urls&gt;&lt;related-urls&gt;&lt;url&gt;http://www.ncbi.nlm.nih.gov/pubmed/22285603&lt;/url&gt;&lt;/related-urls&gt;&lt;/urls&gt;&lt;electronic-resource-num&gt;10.1016/j.neures.2012.01.002&lt;/electronic-resource-num&gt;&lt;/record&gt;&lt;/Cite&gt;&lt;/EndNote&gt;</w:instrText>
      </w:r>
      <w:r w:rsidR="00EA1FD2">
        <w:rPr>
          <w:color w:val="2F2E31"/>
        </w:rPr>
        <w:fldChar w:fldCharType="separate"/>
      </w:r>
      <w:r w:rsidR="00EA1FD2">
        <w:rPr>
          <w:noProof/>
          <w:color w:val="2F2E31"/>
        </w:rPr>
        <w:t>(</w:t>
      </w:r>
      <w:hyperlink w:anchor="_ENREF_18" w:tooltip="Lee, 2012 #236" w:history="1">
        <w:r w:rsidR="00BE7532">
          <w:rPr>
            <w:noProof/>
            <w:color w:val="2F2E31"/>
          </w:rPr>
          <w:t>Lee et al., 2012</w:t>
        </w:r>
      </w:hyperlink>
      <w:r w:rsidR="00EA1FD2">
        <w:rPr>
          <w:noProof/>
          <w:color w:val="2F2E31"/>
        </w:rPr>
        <w:t>)</w:t>
      </w:r>
      <w:r w:rsidR="00EA1FD2">
        <w:rPr>
          <w:color w:val="2F2E31"/>
        </w:rPr>
        <w:fldChar w:fldCharType="end"/>
      </w:r>
      <w:r w:rsidR="00EA1FD2">
        <w:rPr>
          <w:color w:val="2F2E31"/>
        </w:rPr>
        <w:t xml:space="preserve">. This result is confirmed by our analysis as well. </w:t>
      </w:r>
      <w:r w:rsidR="000B0CBF" w:rsidRPr="00CC3385">
        <w:rPr>
          <w:color w:val="2F2E31"/>
        </w:rPr>
        <w:t xml:space="preserve">However, </w:t>
      </w:r>
      <w:r w:rsidR="00AA1721" w:rsidRPr="00CC3385">
        <w:rPr>
          <w:color w:val="2F2E31"/>
        </w:rPr>
        <w:t>for the studies using a single ROI we cannot exclude the possibility that</w:t>
      </w:r>
      <w:r w:rsidR="000B0CBF" w:rsidRPr="00CC3385">
        <w:rPr>
          <w:color w:val="2F2E31"/>
        </w:rPr>
        <w:t xml:space="preserve"> </w:t>
      </w:r>
      <w:r w:rsidR="00AA1721" w:rsidRPr="00CC3385">
        <w:rPr>
          <w:color w:val="2F2E31"/>
        </w:rPr>
        <w:t>the shown effect was a results</w:t>
      </w:r>
      <w:r w:rsidR="000B0CBF" w:rsidRPr="00CC3385">
        <w:rPr>
          <w:color w:val="2F2E31"/>
        </w:rPr>
        <w:t xml:space="preserve"> </w:t>
      </w:r>
      <w:r w:rsidR="00AA1721" w:rsidRPr="00CC3385">
        <w:rPr>
          <w:color w:val="2F2E31"/>
        </w:rPr>
        <w:t>of</w:t>
      </w:r>
      <w:r w:rsidR="000B0CBF" w:rsidRPr="00CC3385">
        <w:rPr>
          <w:color w:val="2F2E31"/>
        </w:rPr>
        <w:t xml:space="preserve"> the </w:t>
      </w:r>
      <w:r w:rsidR="00AA1721" w:rsidRPr="00CC3385">
        <w:rPr>
          <w:color w:val="2F2E31"/>
        </w:rPr>
        <w:t xml:space="preserve">brain </w:t>
      </w:r>
      <w:r w:rsidR="000B0CBF" w:rsidRPr="00CC3385">
        <w:rPr>
          <w:color w:val="2F2E31"/>
        </w:rPr>
        <w:t>regulation</w:t>
      </w:r>
      <w:r w:rsidR="007F32A0">
        <w:rPr>
          <w:color w:val="2F2E31"/>
        </w:rPr>
        <w:t xml:space="preserve"> (i.e., the activation was caused by the target region activation change)</w:t>
      </w:r>
      <w:r w:rsidR="000B0CBF" w:rsidRPr="00CC3385">
        <w:rPr>
          <w:color w:val="2F2E31"/>
        </w:rPr>
        <w:t xml:space="preserve"> </w:t>
      </w:r>
      <w:r w:rsidR="00AA1721" w:rsidRPr="00CC3385">
        <w:rPr>
          <w:color w:val="2F2E31"/>
        </w:rPr>
        <w:t>rather than the regulation process</w:t>
      </w:r>
      <w:r w:rsidR="007F32A0">
        <w:rPr>
          <w:color w:val="2F2E31"/>
        </w:rPr>
        <w:t xml:space="preserve"> itself</w:t>
      </w:r>
      <w:r w:rsidR="000B0CBF" w:rsidRPr="00CC3385">
        <w:rPr>
          <w:color w:val="2F2E31"/>
        </w:rPr>
        <w:t>.</w:t>
      </w:r>
      <w:r w:rsidR="004A6935">
        <w:rPr>
          <w:color w:val="2F2E31"/>
        </w:rPr>
        <w:t xml:space="preserve"> </w:t>
      </w:r>
      <w:r w:rsidR="00AA1721">
        <w:rPr>
          <w:color w:val="2F2E31"/>
        </w:rPr>
        <w:t xml:space="preserve">Additionally, in all these studies, including this </w:t>
      </w:r>
      <w:proofErr w:type="spellStart"/>
      <w:proofErr w:type="gramStart"/>
      <w:r w:rsidR="00AA1721">
        <w:rPr>
          <w:color w:val="2F2E31"/>
        </w:rPr>
        <w:t>meta</w:t>
      </w:r>
      <w:proofErr w:type="gramEnd"/>
      <w:r w:rsidR="00AA1721">
        <w:rPr>
          <w:color w:val="2F2E31"/>
        </w:rPr>
        <w:t xml:space="preserve"> analysis</w:t>
      </w:r>
      <w:proofErr w:type="spellEnd"/>
      <w:r w:rsidR="00AA1721">
        <w:rPr>
          <w:color w:val="2F2E31"/>
        </w:rPr>
        <w:t xml:space="preserve">, the </w:t>
      </w:r>
      <w:r w:rsidR="004A6935">
        <w:rPr>
          <w:color w:val="2F2E31"/>
        </w:rPr>
        <w:t>regul</w:t>
      </w:r>
      <w:r w:rsidR="00AA1721">
        <w:rPr>
          <w:color w:val="2F2E31"/>
        </w:rPr>
        <w:t xml:space="preserve">ation process will always be confounded by </w:t>
      </w:r>
      <w:r w:rsidR="004A6935">
        <w:rPr>
          <w:color w:val="2F2E31"/>
        </w:rPr>
        <w:t>learning processes</w:t>
      </w:r>
      <w:r w:rsidR="00AA1721">
        <w:rPr>
          <w:color w:val="2F2E31"/>
        </w:rPr>
        <w:t xml:space="preserve"> as the subjects learn to self-regulate by watching the feedback.</w:t>
      </w:r>
    </w:p>
    <w:p w14:paraId="1D9C3717" w14:textId="780F999F" w:rsidR="008A18EB" w:rsidRDefault="00D77B2E" w:rsidP="004A6935">
      <w:pPr>
        <w:spacing w:line="360" w:lineRule="auto"/>
        <w:jc w:val="both"/>
        <w:rPr>
          <w:color w:val="2F2E31"/>
        </w:rPr>
      </w:pPr>
      <w:r>
        <w:rPr>
          <w:color w:val="2F2E31"/>
        </w:rPr>
        <w:t>Interestingly, a</w:t>
      </w:r>
      <w:r w:rsidR="008A18EB">
        <w:rPr>
          <w:color w:val="2F2E31"/>
        </w:rPr>
        <w:t xml:space="preserve">nother study looking at sham neurofeedback reported very similar activations </w:t>
      </w:r>
      <w:r w:rsidR="008A18EB">
        <w:rPr>
          <w:color w:val="2F2E31"/>
        </w:rPr>
        <w:fldChar w:fldCharType="begin"/>
      </w:r>
      <w:r w:rsidR="00BE7532">
        <w:rPr>
          <w:color w:val="2F2E31"/>
        </w:rPr>
        <w:instrText xml:space="preserve"> ADDIN EN.CITE &lt;EndNote&gt;&lt;Cite&gt;&lt;Author&gt;Ninaus&lt;/Author&gt;&lt;Year&gt;2013&lt;/Year&gt;&lt;RecNum&gt;400&lt;/RecNum&gt;&lt;DisplayText&gt;(Ninaus et al., 2013)&lt;/DisplayText&gt;&lt;record&gt;&lt;rec-number&gt;400&lt;/rec-number&gt;&lt;foreign-keys&gt;&lt;key app="EN" db-id="02vps0re8r0f0let2r2pxwectp9zvvvz0xsr"&gt;400&lt;/key&gt;&lt;/foreign-keys&gt;&lt;ref-type name="Journal Article"&gt;17&lt;/ref-type&gt;&lt;contributors&gt;&lt;authors&gt;&lt;author&gt;Ninaus, M.&lt;/author&gt;&lt;author&gt;Kober, S. E.&lt;/author&gt;&lt;author&gt;Witte, M.&lt;/author&gt;&lt;author&gt;Koschutnig, K.&lt;/author&gt;&lt;author&gt;Stangl, M.&lt;/author&gt;&lt;author&gt;Neuper, C.&lt;/author&gt;&lt;author&gt;Wood, G.&lt;/author&gt;&lt;/authors&gt;&lt;/contributors&gt;&lt;auth-address&gt;Department of Psychology, University of Graz Graz, Austria.&amp;#xD;Aging and Cognition Research Group, German Center for Neurodegenerative Diseases (DZNE) Magdeburg, Germany.&amp;#xD;Department of Psychology, University of Graz Graz, Austria ; Laboratory of Brain-Computer Interfaces, Institute for Knowledge Discovery, University of Technology Graz Graz, Austria.&lt;/auth-address&gt;&lt;titles&gt;&lt;title&gt;Neural substrates of cognitive control under the belief of getting neurofeedback training&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914&lt;/pages&gt;&lt;volume&gt;7&lt;/volume&gt;&lt;dates&gt;&lt;year&gt;2013&lt;/year&gt;&lt;/dates&gt;&lt;isbn&gt;1662-5161 (Electronic)&amp;#xD;1662-5161 (Linking)&lt;/isbn&gt;&lt;accession-num&gt;24421765&lt;/accession-num&gt;&lt;urls&gt;&lt;related-urls&gt;&lt;url&gt;http://www.ncbi.nlm.nih.gov/pubmed/24421765&lt;/url&gt;&lt;/related-urls&gt;&lt;/urls&gt;&lt;custom2&gt;3872730&lt;/custom2&gt;&lt;electronic-resource-num&gt;10.3389/fnhum.2013.00914&lt;/electronic-resource-num&gt;&lt;/record&gt;&lt;/Cite&gt;&lt;/EndNote&gt;</w:instrText>
      </w:r>
      <w:r w:rsidR="008A18EB">
        <w:rPr>
          <w:color w:val="2F2E31"/>
        </w:rPr>
        <w:fldChar w:fldCharType="separate"/>
      </w:r>
      <w:r w:rsidR="00BE7532">
        <w:rPr>
          <w:noProof/>
          <w:color w:val="2F2E31"/>
        </w:rPr>
        <w:t>(</w:t>
      </w:r>
      <w:hyperlink w:anchor="_ENREF_24" w:tooltip="Ninaus, 2013 #400" w:history="1">
        <w:r w:rsidR="00BE7532">
          <w:rPr>
            <w:noProof/>
            <w:color w:val="2F2E31"/>
          </w:rPr>
          <w:t>Ninaus et al., 2013</w:t>
        </w:r>
      </w:hyperlink>
      <w:r w:rsidR="00BE7532">
        <w:rPr>
          <w:noProof/>
          <w:color w:val="2F2E31"/>
        </w:rPr>
        <w:t>)</w:t>
      </w:r>
      <w:r w:rsidR="008A18EB">
        <w:rPr>
          <w:color w:val="2F2E31"/>
        </w:rPr>
        <w:fldChar w:fldCharType="end"/>
      </w:r>
      <w:r w:rsidR="008A18EB">
        <w:rPr>
          <w:color w:val="2F2E31"/>
        </w:rPr>
        <w:t>. This confirms that independent of the outcome of the neurofeedback, a wide network of areas involved in cognitive control and sensory processing is recruited in attempted self-regulation.</w:t>
      </w:r>
    </w:p>
    <w:p w14:paraId="1E45C747" w14:textId="069A10C3" w:rsidR="000B0CBF" w:rsidRDefault="00AA1721" w:rsidP="000B0CBF">
      <w:pPr>
        <w:spacing w:line="360" w:lineRule="auto"/>
        <w:jc w:val="both"/>
        <w:rPr>
          <w:color w:val="2F2E31"/>
        </w:rPr>
      </w:pPr>
      <w:r>
        <w:rPr>
          <w:color w:val="2F2E31"/>
        </w:rPr>
        <w:t xml:space="preserve">Therefore, </w:t>
      </w:r>
      <w:r w:rsidR="00CC3385">
        <w:rPr>
          <w:color w:val="2F2E31"/>
        </w:rPr>
        <w:t>some</w:t>
      </w:r>
      <w:r w:rsidR="004A6935">
        <w:rPr>
          <w:color w:val="2F2E31"/>
        </w:rPr>
        <w:t xml:space="preserve"> studies </w:t>
      </w:r>
      <w:r>
        <w:rPr>
          <w:color w:val="2F2E31"/>
        </w:rPr>
        <w:t xml:space="preserve">already </w:t>
      </w:r>
      <w:r w:rsidR="004A6935">
        <w:rPr>
          <w:color w:val="2F2E31"/>
        </w:rPr>
        <w:t>include a transfer run</w:t>
      </w:r>
      <w:r>
        <w:rPr>
          <w:color w:val="2F2E31"/>
        </w:rPr>
        <w:t xml:space="preserve"> without feedback presentation</w:t>
      </w:r>
      <w:r w:rsidR="004A6935">
        <w:rPr>
          <w:color w:val="2F2E31"/>
        </w:rPr>
        <w:t>.</w:t>
      </w:r>
      <w:r w:rsidR="007F32A0">
        <w:rPr>
          <w:color w:val="2F2E31"/>
        </w:rPr>
        <w:t xml:space="preserve"> These</w:t>
      </w:r>
      <w:r>
        <w:rPr>
          <w:color w:val="2F2E31"/>
        </w:rPr>
        <w:t xml:space="preserve"> t</w:t>
      </w:r>
      <w:r w:rsidR="004A6935">
        <w:rPr>
          <w:color w:val="2F2E31"/>
        </w:rPr>
        <w:t xml:space="preserve">ransfer runs </w:t>
      </w:r>
      <w:r>
        <w:rPr>
          <w:color w:val="2F2E31"/>
        </w:rPr>
        <w:t>can help to disentangle learning effects from the actual regulation process.</w:t>
      </w:r>
      <w:r w:rsidR="004A6935">
        <w:rPr>
          <w:color w:val="2F2E31"/>
        </w:rPr>
        <w:t xml:space="preserve"> </w:t>
      </w:r>
      <w:r>
        <w:rPr>
          <w:color w:val="2F2E31"/>
        </w:rPr>
        <w:t>In the future,</w:t>
      </w:r>
      <w:r w:rsidR="00CC3385">
        <w:rPr>
          <w:color w:val="2F2E31"/>
        </w:rPr>
        <w:t xml:space="preserve"> when more studies </w:t>
      </w:r>
      <w:r w:rsidR="007F32A0">
        <w:rPr>
          <w:color w:val="2F2E31"/>
        </w:rPr>
        <w:t>will be</w:t>
      </w:r>
      <w:r w:rsidR="00CC3385">
        <w:rPr>
          <w:color w:val="2F2E31"/>
        </w:rPr>
        <w:t xml:space="preserve"> using a transfer run,</w:t>
      </w:r>
      <w:r>
        <w:rPr>
          <w:color w:val="2F2E31"/>
        </w:rPr>
        <w:t xml:space="preserve"> </w:t>
      </w:r>
      <w:r w:rsidR="00BA345F">
        <w:rPr>
          <w:color w:val="2F2E31"/>
        </w:rPr>
        <w:t>we could th</w:t>
      </w:r>
      <w:r w:rsidR="00CC3385">
        <w:rPr>
          <w:color w:val="2F2E31"/>
        </w:rPr>
        <w:t>us</w:t>
      </w:r>
      <w:r>
        <w:rPr>
          <w:color w:val="2F2E31"/>
        </w:rPr>
        <w:t xml:space="preserve"> set up a</w:t>
      </w:r>
      <w:r w:rsidR="004A6935">
        <w:rPr>
          <w:color w:val="2F2E31"/>
        </w:rPr>
        <w:t xml:space="preserve"> new retrospective </w:t>
      </w:r>
      <w:r w:rsidR="00CC3385">
        <w:rPr>
          <w:color w:val="2F2E31"/>
        </w:rPr>
        <w:t xml:space="preserve">analysis over studies including a contrast of </w:t>
      </w:r>
      <w:r w:rsidR="004A6935">
        <w:rPr>
          <w:color w:val="2F2E31"/>
        </w:rPr>
        <w:t>transfer runs</w:t>
      </w:r>
      <w:r w:rsidR="00CC3385">
        <w:rPr>
          <w:color w:val="2F2E31"/>
        </w:rPr>
        <w:t xml:space="preserve"> in comparison to normal feedback runs</w:t>
      </w:r>
      <w:r w:rsidR="004A6935">
        <w:rPr>
          <w:color w:val="2F2E31"/>
        </w:rPr>
        <w:t>.</w:t>
      </w:r>
    </w:p>
    <w:p w14:paraId="4B11BCDC" w14:textId="75D7E16B" w:rsidR="004A6935" w:rsidRDefault="00BA345F" w:rsidP="004A6935">
      <w:pPr>
        <w:spacing w:line="360" w:lineRule="auto"/>
        <w:jc w:val="both"/>
        <w:rPr>
          <w:color w:val="2F2E31"/>
        </w:rPr>
      </w:pPr>
      <w:r>
        <w:rPr>
          <w:color w:val="2F2E31"/>
        </w:rPr>
        <w:t xml:space="preserve">In addition, it should be noted that there is </w:t>
      </w:r>
      <w:r w:rsidR="004A6935">
        <w:rPr>
          <w:color w:val="2F2E31"/>
        </w:rPr>
        <w:t xml:space="preserve">no </w:t>
      </w:r>
      <w:r>
        <w:rPr>
          <w:color w:val="2F2E31"/>
        </w:rPr>
        <w:t xml:space="preserve">gold standard for the </w:t>
      </w:r>
      <w:r w:rsidR="004A6935">
        <w:rPr>
          <w:color w:val="2F2E31"/>
        </w:rPr>
        <w:t xml:space="preserve">measurement </w:t>
      </w:r>
      <w:r>
        <w:rPr>
          <w:color w:val="2F2E31"/>
        </w:rPr>
        <w:t>of</w:t>
      </w:r>
      <w:r w:rsidR="004A6935">
        <w:rPr>
          <w:color w:val="2F2E31"/>
        </w:rPr>
        <w:t xml:space="preserve"> regulation success</w:t>
      </w:r>
      <w:r>
        <w:rPr>
          <w:color w:val="2F2E31"/>
        </w:rPr>
        <w:t xml:space="preserve"> in healthy subjects. This could be either a neuroimaging variable (e.g. decrease of beta value) or a behavioral measurement (performance in a task relevant for the targeted area).</w:t>
      </w:r>
      <w:r w:rsidR="004A6935">
        <w:rPr>
          <w:color w:val="2F2E31"/>
        </w:rPr>
        <w:t xml:space="preserve"> As soon </w:t>
      </w:r>
      <w:r w:rsidR="00DC395D">
        <w:rPr>
          <w:color w:val="2F2E31"/>
        </w:rPr>
        <w:t xml:space="preserve">as </w:t>
      </w:r>
      <w:r w:rsidR="00CC3385">
        <w:rPr>
          <w:color w:val="2F2E31"/>
        </w:rPr>
        <w:t xml:space="preserve">a </w:t>
      </w:r>
      <w:r w:rsidR="00DC395D">
        <w:rPr>
          <w:color w:val="2F2E31"/>
        </w:rPr>
        <w:t>gold standard is established</w:t>
      </w:r>
      <w:r>
        <w:rPr>
          <w:color w:val="2F2E31"/>
        </w:rPr>
        <w:t>,</w:t>
      </w:r>
      <w:r w:rsidR="004A6935">
        <w:rPr>
          <w:color w:val="2F2E31"/>
        </w:rPr>
        <w:t xml:space="preserve"> further analysis i.e., correlation of activation with regulation success would be desirable to validate this study.</w:t>
      </w:r>
    </w:p>
    <w:p w14:paraId="30D656B4" w14:textId="77777777" w:rsidR="00327F87" w:rsidRDefault="00327F87" w:rsidP="00434171">
      <w:pPr>
        <w:spacing w:line="360" w:lineRule="auto"/>
        <w:jc w:val="both"/>
        <w:rPr>
          <w:color w:val="2F2E31"/>
        </w:rPr>
      </w:pPr>
    </w:p>
    <w:p w14:paraId="2743E755" w14:textId="0DD2AA2F" w:rsidR="00446C4D" w:rsidRDefault="00446C4D" w:rsidP="00434171">
      <w:pPr>
        <w:spacing w:line="360" w:lineRule="auto"/>
        <w:jc w:val="both"/>
        <w:rPr>
          <w:color w:val="2F2E31"/>
        </w:rPr>
      </w:pPr>
      <w:r>
        <w:rPr>
          <w:color w:val="2F2E31"/>
        </w:rPr>
        <w:t>Limitations:</w:t>
      </w:r>
    </w:p>
    <w:p w14:paraId="04E9CF7E" w14:textId="34BC0D9B" w:rsidR="00DA16B1" w:rsidRDefault="00DA16B1" w:rsidP="00434171">
      <w:pPr>
        <w:spacing w:line="360" w:lineRule="auto"/>
        <w:jc w:val="both"/>
        <w:rPr>
          <w:color w:val="2F2E31"/>
        </w:rPr>
      </w:pPr>
      <w:r>
        <w:rPr>
          <w:color w:val="2F2E31"/>
        </w:rPr>
        <w:t>Limitations include the limited field of view due to the individual slice positioning that was intended to include the individual region of</w:t>
      </w:r>
      <w:r w:rsidR="00C03426">
        <w:rPr>
          <w:color w:val="2F2E31"/>
        </w:rPr>
        <w:t xml:space="preserve"> interest and not necessarily </w:t>
      </w:r>
      <w:r>
        <w:rPr>
          <w:color w:val="2F2E31"/>
        </w:rPr>
        <w:t xml:space="preserve">whole brain coverage. </w:t>
      </w:r>
      <w:r w:rsidR="0006314F">
        <w:rPr>
          <w:color w:val="2F2E31"/>
        </w:rPr>
        <w:t xml:space="preserve">We included only studies with visual feedback. Therefore, our results also reflect visual processing of the feedback. </w:t>
      </w:r>
      <w:r>
        <w:rPr>
          <w:color w:val="2F2E31"/>
        </w:rPr>
        <w:t xml:space="preserve">In addition, this analysis is </w:t>
      </w:r>
      <w:r w:rsidR="00F92D7A">
        <w:rPr>
          <w:color w:val="2F2E31"/>
        </w:rPr>
        <w:t xml:space="preserve">retrospective </w:t>
      </w:r>
      <w:r>
        <w:rPr>
          <w:color w:val="2F2E31"/>
        </w:rPr>
        <w:t xml:space="preserve">and the design of the studies was not optimized for the </w:t>
      </w:r>
      <w:proofErr w:type="spellStart"/>
      <w:proofErr w:type="gramStart"/>
      <w:r>
        <w:rPr>
          <w:color w:val="2F2E31"/>
        </w:rPr>
        <w:t>meta</w:t>
      </w:r>
      <w:proofErr w:type="gramEnd"/>
      <w:r>
        <w:rPr>
          <w:color w:val="2F2E31"/>
        </w:rPr>
        <w:t xml:space="preserve"> analysis</w:t>
      </w:r>
      <w:proofErr w:type="spellEnd"/>
      <w:r>
        <w:rPr>
          <w:color w:val="2F2E31"/>
        </w:rPr>
        <w:t>. Therefore,</w:t>
      </w:r>
      <w:r w:rsidR="00F92D7A">
        <w:rPr>
          <w:color w:val="2F2E31"/>
        </w:rPr>
        <w:t xml:space="preserve"> data</w:t>
      </w:r>
      <w:r>
        <w:rPr>
          <w:color w:val="2F2E31"/>
        </w:rPr>
        <w:t xml:space="preserve"> acquisition parameters</w:t>
      </w:r>
      <w:r w:rsidR="00F92D7A">
        <w:rPr>
          <w:color w:val="2F2E31"/>
        </w:rPr>
        <w:t xml:space="preserve"> and paradigm (blocks, </w:t>
      </w:r>
      <w:r w:rsidR="00F92D7A">
        <w:rPr>
          <w:color w:val="2F2E31"/>
        </w:rPr>
        <w:lastRenderedPageBreak/>
        <w:t xml:space="preserve">runs, sessions, up, down </w:t>
      </w:r>
      <w:proofErr w:type="spellStart"/>
      <w:r w:rsidR="00F92D7A">
        <w:rPr>
          <w:color w:val="2F2E31"/>
        </w:rPr>
        <w:t>reg</w:t>
      </w:r>
      <w:proofErr w:type="spellEnd"/>
      <w:r w:rsidR="00F92D7A">
        <w:rPr>
          <w:color w:val="2F2E31"/>
        </w:rPr>
        <w:t>, stimuli, instructions)</w:t>
      </w:r>
      <w:r>
        <w:rPr>
          <w:color w:val="2F2E31"/>
        </w:rPr>
        <w:t xml:space="preserve"> vary considerably across studies</w:t>
      </w:r>
      <w:r w:rsidR="00F92D7A">
        <w:rPr>
          <w:color w:val="2F2E31"/>
        </w:rPr>
        <w:t xml:space="preserve">. </w:t>
      </w:r>
      <w:r>
        <w:rPr>
          <w:color w:val="2F2E31"/>
        </w:rPr>
        <w:t xml:space="preserve">However, the fact that our results show the regulation </w:t>
      </w:r>
      <w:r w:rsidR="00F92D7A">
        <w:rPr>
          <w:color w:val="2F2E31"/>
        </w:rPr>
        <w:t>network consistent</w:t>
      </w:r>
      <w:r>
        <w:rPr>
          <w:color w:val="2F2E31"/>
        </w:rPr>
        <w:t>ly</w:t>
      </w:r>
      <w:r w:rsidR="00F92D7A">
        <w:rPr>
          <w:color w:val="2F2E31"/>
        </w:rPr>
        <w:t xml:space="preserve"> over variable studies</w:t>
      </w:r>
      <w:r>
        <w:rPr>
          <w:color w:val="2F2E31"/>
        </w:rPr>
        <w:t xml:space="preserve"> indicates the </w:t>
      </w:r>
      <w:r w:rsidR="00F92D7A">
        <w:rPr>
          <w:color w:val="2F2E31"/>
        </w:rPr>
        <w:t>general validity</w:t>
      </w:r>
      <w:r>
        <w:rPr>
          <w:color w:val="2F2E31"/>
        </w:rPr>
        <w:t xml:space="preserve"> of these results</w:t>
      </w:r>
      <w:r w:rsidR="00F92D7A">
        <w:rPr>
          <w:color w:val="2F2E31"/>
        </w:rPr>
        <w:t>.</w:t>
      </w:r>
      <w:r>
        <w:rPr>
          <w:color w:val="2F2E31"/>
        </w:rPr>
        <w:t xml:space="preserve"> </w:t>
      </w:r>
    </w:p>
    <w:p w14:paraId="0522E5E4" w14:textId="77777777" w:rsidR="00F92D7A" w:rsidRDefault="00F92D7A" w:rsidP="00434171">
      <w:pPr>
        <w:spacing w:line="360" w:lineRule="auto"/>
        <w:jc w:val="both"/>
        <w:rPr>
          <w:color w:val="2F2E31"/>
        </w:rPr>
      </w:pPr>
    </w:p>
    <w:p w14:paraId="2DDED5ED" w14:textId="77777777" w:rsidR="00434171" w:rsidRPr="00B55A98" w:rsidRDefault="00434171" w:rsidP="00434171">
      <w:pPr>
        <w:spacing w:line="360" w:lineRule="auto"/>
        <w:jc w:val="both"/>
        <w:rPr>
          <w:sz w:val="28"/>
          <w:szCs w:val="28"/>
        </w:rPr>
      </w:pPr>
      <w:r w:rsidRPr="00B55A98">
        <w:rPr>
          <w:sz w:val="28"/>
          <w:szCs w:val="28"/>
        </w:rPr>
        <w:t>Support</w:t>
      </w:r>
    </w:p>
    <w:p w14:paraId="1B903152" w14:textId="7F2F6BE6" w:rsidR="00434171" w:rsidRDefault="00434171" w:rsidP="00434171">
      <w:pPr>
        <w:spacing w:line="360" w:lineRule="auto"/>
        <w:jc w:val="both"/>
      </w:pPr>
      <w:r w:rsidRPr="00434171">
        <w:t>This work was supported by the Swiss National Science Foundation (projects 320030_147126/1, 320030_</w:t>
      </w:r>
      <w:r w:rsidR="00A06DC3">
        <w:t>127079/1 and PP00P2-146318) and the Center for Biomedical Imaging (CIBM, Geneva, Switzerland)</w:t>
      </w:r>
      <w:r w:rsidRPr="00434171">
        <w:t>.</w:t>
      </w:r>
    </w:p>
    <w:p w14:paraId="379D210F" w14:textId="3EAE6FF2" w:rsidR="00CD24AE" w:rsidRDefault="00900568" w:rsidP="00434171">
      <w:pPr>
        <w:spacing w:line="360" w:lineRule="auto"/>
        <w:jc w:val="both"/>
      </w:pPr>
      <w:r>
        <w:t>We are very grateful to all of the researchers who kindly supplied us with data from their studies. This</w:t>
      </w:r>
      <w:r w:rsidR="00CD24AE">
        <w:t xml:space="preserve"> </w:t>
      </w:r>
      <w:r w:rsidR="0071137E">
        <w:t>work was supported by data from</w:t>
      </w:r>
      <w:r w:rsidR="00CD24AE">
        <w:t xml:space="preserve"> </w:t>
      </w:r>
      <w:r w:rsidR="00CC43FD">
        <w:t xml:space="preserve">Brian </w:t>
      </w:r>
      <w:r w:rsidR="00CD24AE">
        <w:t>Berman</w:t>
      </w:r>
      <w:r>
        <w:t xml:space="preserve"> &amp;</w:t>
      </w:r>
      <w:r w:rsidRPr="00900568">
        <w:t xml:space="preserve"> </w:t>
      </w:r>
      <w:proofErr w:type="spellStart"/>
      <w:r w:rsidRPr="00900568">
        <w:t>Silvina</w:t>
      </w:r>
      <w:proofErr w:type="spellEnd"/>
      <w:r w:rsidRPr="00900568">
        <w:t xml:space="preserve"> Horovitz</w:t>
      </w:r>
      <w:r w:rsidR="00CD24AE">
        <w:t>,</w:t>
      </w:r>
      <w:r w:rsidRPr="00900568">
        <w:t xml:space="preserve"> </w:t>
      </w:r>
      <w:r>
        <w:t xml:space="preserve">Markus </w:t>
      </w:r>
      <w:proofErr w:type="spellStart"/>
      <w:r>
        <w:t>Breimhorst</w:t>
      </w:r>
      <w:proofErr w:type="spellEnd"/>
      <w:r>
        <w:t>,</w:t>
      </w:r>
      <w:r w:rsidRPr="00900568">
        <w:t xml:space="preserve"> </w:t>
      </w:r>
      <w:r>
        <w:t xml:space="preserve">Annette </w:t>
      </w:r>
      <w:proofErr w:type="spellStart"/>
      <w:r>
        <w:t>Brühl</w:t>
      </w:r>
      <w:proofErr w:type="spellEnd"/>
      <w:r>
        <w:t>, Andrea Caria, Sabine Frank, Steve Johnston &amp; David Linden,</w:t>
      </w:r>
      <w:r w:rsidR="00CD24AE">
        <w:t xml:space="preserve"> </w:t>
      </w:r>
      <w:proofErr w:type="spellStart"/>
      <w:r w:rsidR="0071137E">
        <w:t>Zhiying</w:t>
      </w:r>
      <w:proofErr w:type="spellEnd"/>
      <w:r w:rsidR="0071137E">
        <w:t xml:space="preserve"> Long, </w:t>
      </w:r>
      <w:r>
        <w:t xml:space="preserve">Christian </w:t>
      </w:r>
      <w:proofErr w:type="spellStart"/>
      <w:r>
        <w:t>Paret</w:t>
      </w:r>
      <w:proofErr w:type="spellEnd"/>
      <w:r>
        <w:t xml:space="preserve">, </w:t>
      </w:r>
      <w:r w:rsidR="0071137E">
        <w:t xml:space="preserve">Fabien </w:t>
      </w:r>
      <w:proofErr w:type="spellStart"/>
      <w:r w:rsidR="0071137E">
        <w:t>Robineau</w:t>
      </w:r>
      <w:proofErr w:type="spellEnd"/>
      <w:r w:rsidR="0071137E">
        <w:t xml:space="preserve">, </w:t>
      </w:r>
      <w:r w:rsidR="00CC43FD">
        <w:t xml:space="preserve">James </w:t>
      </w:r>
      <w:r>
        <w:t>Sulzer and</w:t>
      </w:r>
      <w:r w:rsidR="00CD24AE">
        <w:t xml:space="preserve"> </w:t>
      </w:r>
      <w:r>
        <w:t>Ralf Veit.</w:t>
      </w:r>
      <w:r w:rsidR="0071137E">
        <w:t xml:space="preserve"> In addition, we are thankful for the advice on </w:t>
      </w:r>
      <w:proofErr w:type="gramStart"/>
      <w:r w:rsidR="0071137E">
        <w:t>meta</w:t>
      </w:r>
      <w:proofErr w:type="gramEnd"/>
      <w:r w:rsidR="0071137E">
        <w:t xml:space="preserve"> data analysis that we received from Andreas </w:t>
      </w:r>
      <w:proofErr w:type="spellStart"/>
      <w:r w:rsidR="0071137E">
        <w:t>Bartsch</w:t>
      </w:r>
      <w:proofErr w:type="spellEnd"/>
      <w:r w:rsidR="0071137E">
        <w:t xml:space="preserve"> and Christian Beckmann.</w:t>
      </w:r>
    </w:p>
    <w:p w14:paraId="77CD5149" w14:textId="77777777" w:rsidR="00170EBF" w:rsidRDefault="00170EBF" w:rsidP="00241C99">
      <w:pPr>
        <w:spacing w:line="360" w:lineRule="auto"/>
        <w:jc w:val="both"/>
      </w:pPr>
    </w:p>
    <w:p w14:paraId="5C1CA220" w14:textId="630C6A8C" w:rsidR="00BE7532" w:rsidRPr="006303AB" w:rsidRDefault="00BE7532" w:rsidP="00BE7532">
      <w:pPr>
        <w:spacing w:line="360" w:lineRule="auto"/>
        <w:jc w:val="both"/>
        <w:rPr>
          <w:color w:val="2F2E31"/>
          <w:sz w:val="28"/>
          <w:szCs w:val="28"/>
        </w:rPr>
      </w:pPr>
      <w:r>
        <w:rPr>
          <w:color w:val="2F2E31"/>
          <w:sz w:val="28"/>
          <w:szCs w:val="28"/>
        </w:rPr>
        <w:t>References</w:t>
      </w:r>
      <w:r w:rsidRPr="006303AB">
        <w:rPr>
          <w:color w:val="2F2E31"/>
          <w:sz w:val="28"/>
          <w:szCs w:val="28"/>
        </w:rPr>
        <w:t>:</w:t>
      </w:r>
    </w:p>
    <w:p w14:paraId="14BE710F" w14:textId="77777777" w:rsidR="00170EBF" w:rsidRDefault="00170EBF" w:rsidP="00241C99">
      <w:pPr>
        <w:spacing w:line="360" w:lineRule="auto"/>
        <w:jc w:val="both"/>
      </w:pPr>
    </w:p>
    <w:p w14:paraId="0E8324B3" w14:textId="77777777" w:rsidR="00BE7532" w:rsidRPr="00BE7532" w:rsidRDefault="00170EBF" w:rsidP="00BE7532">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BE7532" w:rsidRPr="00BE7532">
        <w:rPr>
          <w:rFonts w:ascii="Cambria" w:hAnsi="Cambria"/>
          <w:noProof/>
        </w:rPr>
        <w:t xml:space="preserve">Amiez, C., Joseph, J.P., and Procyk, E. (2005). Anterior cingulate error-related activity is modulated by predicted reward. </w:t>
      </w:r>
      <w:r w:rsidR="00BE7532" w:rsidRPr="00BE7532">
        <w:rPr>
          <w:rFonts w:ascii="Cambria" w:hAnsi="Cambria"/>
          <w:i/>
          <w:noProof/>
        </w:rPr>
        <w:t>Eur J Neurosci</w:t>
      </w:r>
      <w:r w:rsidR="00BE7532" w:rsidRPr="00BE7532">
        <w:rPr>
          <w:rFonts w:ascii="Cambria" w:hAnsi="Cambria"/>
          <w:noProof/>
        </w:rPr>
        <w:t xml:space="preserve"> 21</w:t>
      </w:r>
      <w:r w:rsidR="00BE7532" w:rsidRPr="00BE7532">
        <w:rPr>
          <w:rFonts w:ascii="Cambria" w:hAnsi="Cambria"/>
          <w:b/>
          <w:noProof/>
        </w:rPr>
        <w:t>,</w:t>
      </w:r>
      <w:r w:rsidR="00BE7532" w:rsidRPr="00BE7532">
        <w:rPr>
          <w:rFonts w:ascii="Cambria" w:hAnsi="Cambria"/>
          <w:noProof/>
        </w:rPr>
        <w:t xml:space="preserve"> 3447-3452. doi: 10.1111/j.1460-9568.2005.04170.x.</w:t>
      </w:r>
      <w:bookmarkEnd w:id="1"/>
    </w:p>
    <w:p w14:paraId="2F371DBC" w14:textId="77777777" w:rsidR="00BE7532" w:rsidRPr="00BE7532" w:rsidRDefault="00BE7532" w:rsidP="00BE7532">
      <w:pPr>
        <w:ind w:left="720" w:hanging="720"/>
        <w:jc w:val="both"/>
        <w:rPr>
          <w:rFonts w:ascii="Cambria" w:hAnsi="Cambria"/>
          <w:noProof/>
        </w:rPr>
      </w:pPr>
      <w:bookmarkStart w:id="2" w:name="_ENREF_2"/>
      <w:r w:rsidRPr="00BE7532">
        <w:rPr>
          <w:rFonts w:ascii="Cambria" w:hAnsi="Cambria"/>
          <w:noProof/>
        </w:rPr>
        <w:t xml:space="preserve">Arsalidou, M., Duerden, E.G., and Taylor, M.J. (2013). The centre of the brain: topographical model of motor, cognitive, affective, and somatosensory functions of the basal ganglia. </w:t>
      </w:r>
      <w:r w:rsidRPr="00BE7532">
        <w:rPr>
          <w:rFonts w:ascii="Cambria" w:hAnsi="Cambria"/>
          <w:i/>
          <w:noProof/>
        </w:rPr>
        <w:t>Hum Brain Mapp</w:t>
      </w:r>
      <w:r w:rsidRPr="00BE7532">
        <w:rPr>
          <w:rFonts w:ascii="Cambria" w:hAnsi="Cambria"/>
          <w:noProof/>
        </w:rPr>
        <w:t xml:space="preserve"> 34</w:t>
      </w:r>
      <w:r w:rsidRPr="00BE7532">
        <w:rPr>
          <w:rFonts w:ascii="Cambria" w:hAnsi="Cambria"/>
          <w:b/>
          <w:noProof/>
        </w:rPr>
        <w:t>,</w:t>
      </w:r>
      <w:r w:rsidRPr="00BE7532">
        <w:rPr>
          <w:rFonts w:ascii="Cambria" w:hAnsi="Cambria"/>
          <w:noProof/>
        </w:rPr>
        <w:t xml:space="preserve"> 3031-3054. doi: 10.1002/hbm.22124.</w:t>
      </w:r>
      <w:bookmarkEnd w:id="2"/>
    </w:p>
    <w:p w14:paraId="7029D201" w14:textId="77777777" w:rsidR="00BE7532" w:rsidRPr="00BE7532" w:rsidRDefault="00BE7532" w:rsidP="00BE7532">
      <w:pPr>
        <w:ind w:left="720" w:hanging="720"/>
        <w:jc w:val="both"/>
        <w:rPr>
          <w:rFonts w:ascii="Cambria" w:hAnsi="Cambria"/>
          <w:noProof/>
        </w:rPr>
      </w:pPr>
      <w:bookmarkStart w:id="3" w:name="_ENREF_3"/>
      <w:r w:rsidRPr="00BE7532">
        <w:rPr>
          <w:rFonts w:ascii="Cambria" w:hAnsi="Cambria"/>
          <w:noProof/>
        </w:rPr>
        <w:t xml:space="preserve">Arzy, S., Thut, G., Mohr, C., Michel, C.M., and Blanke, O. (2006). Neural basis of embodiment: distinct contributions of temporoparietal junction and extrastriate body area. </w:t>
      </w:r>
      <w:r w:rsidRPr="00BE7532">
        <w:rPr>
          <w:rFonts w:ascii="Cambria" w:hAnsi="Cambria"/>
          <w:i/>
          <w:noProof/>
        </w:rPr>
        <w:t>J Neurosci</w:t>
      </w:r>
      <w:r w:rsidRPr="00BE7532">
        <w:rPr>
          <w:rFonts w:ascii="Cambria" w:hAnsi="Cambria"/>
          <w:noProof/>
        </w:rPr>
        <w:t xml:space="preserve"> 26</w:t>
      </w:r>
      <w:r w:rsidRPr="00BE7532">
        <w:rPr>
          <w:rFonts w:ascii="Cambria" w:hAnsi="Cambria"/>
          <w:b/>
          <w:noProof/>
        </w:rPr>
        <w:t>,</w:t>
      </w:r>
      <w:r w:rsidRPr="00BE7532">
        <w:rPr>
          <w:rFonts w:ascii="Cambria" w:hAnsi="Cambria"/>
          <w:noProof/>
        </w:rPr>
        <w:t xml:space="preserve"> 8074-8081. doi: 10.1523/JNEUROSCI.0745-06.2006.</w:t>
      </w:r>
      <w:bookmarkEnd w:id="3"/>
    </w:p>
    <w:p w14:paraId="48E72AB8" w14:textId="77777777" w:rsidR="00BE7532" w:rsidRPr="00BE7532" w:rsidRDefault="00BE7532" w:rsidP="00BE7532">
      <w:pPr>
        <w:ind w:left="720" w:hanging="720"/>
        <w:jc w:val="both"/>
        <w:rPr>
          <w:rFonts w:ascii="Cambria" w:hAnsi="Cambria"/>
          <w:noProof/>
        </w:rPr>
      </w:pPr>
      <w:bookmarkStart w:id="4" w:name="_ENREF_4"/>
      <w:r w:rsidRPr="00BE7532">
        <w:rPr>
          <w:rFonts w:ascii="Cambria" w:hAnsi="Cambria"/>
          <w:noProof/>
        </w:rPr>
        <w:t xml:space="preserve">Brewer, J.A., and Garrison, K.A. (2014). The posterior cingulate cortex as a plausible mechanistic target of meditation: findings from neuroimaging. </w:t>
      </w:r>
      <w:r w:rsidRPr="00BE7532">
        <w:rPr>
          <w:rFonts w:ascii="Cambria" w:hAnsi="Cambria"/>
          <w:i/>
          <w:noProof/>
        </w:rPr>
        <w:t>Ann N Y Acad Sci</w:t>
      </w:r>
      <w:r w:rsidRPr="00BE7532">
        <w:rPr>
          <w:rFonts w:ascii="Cambria" w:hAnsi="Cambria"/>
          <w:noProof/>
        </w:rPr>
        <w:t xml:space="preserve"> 1307</w:t>
      </w:r>
      <w:r w:rsidRPr="00BE7532">
        <w:rPr>
          <w:rFonts w:ascii="Cambria" w:hAnsi="Cambria"/>
          <w:b/>
          <w:noProof/>
        </w:rPr>
        <w:t>,</w:t>
      </w:r>
      <w:r w:rsidRPr="00BE7532">
        <w:rPr>
          <w:rFonts w:ascii="Cambria" w:hAnsi="Cambria"/>
          <w:noProof/>
        </w:rPr>
        <w:t xml:space="preserve"> 19-27. doi: 10.1111/nyas.12246.</w:t>
      </w:r>
      <w:bookmarkEnd w:id="4"/>
    </w:p>
    <w:p w14:paraId="6CA96213" w14:textId="77777777" w:rsidR="00BE7532" w:rsidRPr="00BE7532" w:rsidRDefault="00BE7532" w:rsidP="00BE7532">
      <w:pPr>
        <w:ind w:left="720" w:hanging="720"/>
        <w:jc w:val="both"/>
        <w:rPr>
          <w:rFonts w:ascii="Cambria" w:hAnsi="Cambria"/>
          <w:noProof/>
        </w:rPr>
      </w:pPr>
      <w:bookmarkStart w:id="5" w:name="_ENREF_5"/>
      <w:r w:rsidRPr="00BE7532">
        <w:rPr>
          <w:rFonts w:ascii="Cambria" w:hAnsi="Cambria"/>
          <w:noProof/>
        </w:rPr>
        <w:t xml:space="preserve">Canterberry, M., Hanlon, C.A., Hartwell, K.J., Li, X., Owens, M., Lematty, T., Prisciandaro, J.J., Borckardt, J., Saladin, M.E., Brady, K.T., and George, M.S. (2013). Sustained Reduction of Nicotine Craving With Real-Time Neurofeedback: Exploring the Role of Severity of Dependence. </w:t>
      </w:r>
      <w:r w:rsidRPr="00BE7532">
        <w:rPr>
          <w:rFonts w:ascii="Cambria" w:hAnsi="Cambria"/>
          <w:i/>
          <w:noProof/>
        </w:rPr>
        <w:t>Nicotine Tob Res</w:t>
      </w:r>
      <w:r w:rsidRPr="00BE7532">
        <w:rPr>
          <w:rFonts w:ascii="Cambria" w:hAnsi="Cambria"/>
          <w:noProof/>
        </w:rPr>
        <w:t>. doi: 10.1093/ntr/ntt122.</w:t>
      </w:r>
      <w:bookmarkEnd w:id="5"/>
    </w:p>
    <w:p w14:paraId="24795A40" w14:textId="77777777" w:rsidR="00BE7532" w:rsidRPr="00BE7532" w:rsidRDefault="00BE7532" w:rsidP="00BE7532">
      <w:pPr>
        <w:ind w:left="720" w:hanging="720"/>
        <w:jc w:val="both"/>
        <w:rPr>
          <w:rFonts w:ascii="Cambria" w:hAnsi="Cambria"/>
          <w:noProof/>
        </w:rPr>
      </w:pPr>
      <w:bookmarkStart w:id="6" w:name="_ENREF_6"/>
      <w:r w:rsidRPr="00BE7532">
        <w:rPr>
          <w:rFonts w:ascii="Cambria" w:hAnsi="Cambria"/>
          <w:noProof/>
        </w:rPr>
        <w:t xml:space="preserve">Caria, A., Sitaram, R., Veit, R., Begliomini, C., and Birbaumer, N. (2010). Volitional control of anterior insula activity modulates the response to aversive stimuli. A real-time functional magnetic resonance imaging study. </w:t>
      </w:r>
      <w:r w:rsidRPr="00BE7532">
        <w:rPr>
          <w:rFonts w:ascii="Cambria" w:hAnsi="Cambria"/>
          <w:i/>
          <w:noProof/>
        </w:rPr>
        <w:t>Biol Psychiatry</w:t>
      </w:r>
      <w:r w:rsidRPr="00BE7532">
        <w:rPr>
          <w:rFonts w:ascii="Cambria" w:hAnsi="Cambria"/>
          <w:noProof/>
        </w:rPr>
        <w:t xml:space="preserve"> 68</w:t>
      </w:r>
      <w:r w:rsidRPr="00BE7532">
        <w:rPr>
          <w:rFonts w:ascii="Cambria" w:hAnsi="Cambria"/>
          <w:b/>
          <w:noProof/>
        </w:rPr>
        <w:t>,</w:t>
      </w:r>
      <w:r w:rsidRPr="00BE7532">
        <w:rPr>
          <w:rFonts w:ascii="Cambria" w:hAnsi="Cambria"/>
          <w:noProof/>
        </w:rPr>
        <w:t xml:space="preserve"> 425-432. doi: 10.1016/j.biopsych.2010.04.020.</w:t>
      </w:r>
      <w:bookmarkEnd w:id="6"/>
    </w:p>
    <w:p w14:paraId="751FDF74" w14:textId="77777777" w:rsidR="00BE7532" w:rsidRPr="00BE7532" w:rsidRDefault="00BE7532" w:rsidP="00BE7532">
      <w:pPr>
        <w:ind w:left="720" w:hanging="720"/>
        <w:jc w:val="both"/>
        <w:rPr>
          <w:rFonts w:ascii="Cambria" w:hAnsi="Cambria"/>
          <w:noProof/>
        </w:rPr>
      </w:pPr>
      <w:bookmarkStart w:id="7" w:name="_ENREF_7"/>
      <w:r w:rsidRPr="00BE7532">
        <w:rPr>
          <w:rFonts w:ascii="Cambria" w:hAnsi="Cambria"/>
          <w:noProof/>
        </w:rPr>
        <w:lastRenderedPageBreak/>
        <w:t xml:space="preserve">Caria, A., Veit, R., Sitaram, R., Lotze, M., Weiskopf, N., Grodd, W., and Birbaumer, N. (2007). Regulation of anterior insular cortex activity using real-time fMRI. </w:t>
      </w:r>
      <w:r w:rsidRPr="00BE7532">
        <w:rPr>
          <w:rFonts w:ascii="Cambria" w:hAnsi="Cambria"/>
          <w:i/>
          <w:noProof/>
        </w:rPr>
        <w:t>Neuroimage</w:t>
      </w:r>
      <w:r w:rsidRPr="00BE7532">
        <w:rPr>
          <w:rFonts w:ascii="Cambria" w:hAnsi="Cambria"/>
          <w:noProof/>
        </w:rPr>
        <w:t xml:space="preserve"> 35</w:t>
      </w:r>
      <w:r w:rsidRPr="00BE7532">
        <w:rPr>
          <w:rFonts w:ascii="Cambria" w:hAnsi="Cambria"/>
          <w:b/>
          <w:noProof/>
        </w:rPr>
        <w:t>,</w:t>
      </w:r>
      <w:r w:rsidRPr="00BE7532">
        <w:rPr>
          <w:rFonts w:ascii="Cambria" w:hAnsi="Cambria"/>
          <w:noProof/>
        </w:rPr>
        <w:t xml:space="preserve"> 1238-1246. doi: 10.1016/j.neuroimage.2007.01.018.</w:t>
      </w:r>
      <w:bookmarkEnd w:id="7"/>
    </w:p>
    <w:p w14:paraId="49873E50" w14:textId="77777777" w:rsidR="00BE7532" w:rsidRPr="00BE7532" w:rsidRDefault="00BE7532" w:rsidP="00BE7532">
      <w:pPr>
        <w:ind w:left="720" w:hanging="720"/>
        <w:jc w:val="both"/>
        <w:rPr>
          <w:rFonts w:ascii="Cambria" w:hAnsi="Cambria"/>
          <w:noProof/>
        </w:rPr>
      </w:pPr>
      <w:bookmarkStart w:id="8" w:name="_ENREF_8"/>
      <w:r w:rsidRPr="00BE7532">
        <w:rPr>
          <w:rFonts w:ascii="Cambria" w:hAnsi="Cambria"/>
          <w:noProof/>
        </w:rPr>
        <w:t xml:space="preserve">Craig, A.D. (2002). How do you feel? Interoception: the sense of the physiological condition of the body. </w:t>
      </w:r>
      <w:r w:rsidRPr="00BE7532">
        <w:rPr>
          <w:rFonts w:ascii="Cambria" w:hAnsi="Cambria"/>
          <w:i/>
          <w:noProof/>
        </w:rPr>
        <w:t>Nat Rev Neurosci</w:t>
      </w:r>
      <w:r w:rsidRPr="00BE7532">
        <w:rPr>
          <w:rFonts w:ascii="Cambria" w:hAnsi="Cambria"/>
          <w:noProof/>
        </w:rPr>
        <w:t xml:space="preserve"> 3</w:t>
      </w:r>
      <w:r w:rsidRPr="00BE7532">
        <w:rPr>
          <w:rFonts w:ascii="Cambria" w:hAnsi="Cambria"/>
          <w:b/>
          <w:noProof/>
        </w:rPr>
        <w:t>,</w:t>
      </w:r>
      <w:r w:rsidRPr="00BE7532">
        <w:rPr>
          <w:rFonts w:ascii="Cambria" w:hAnsi="Cambria"/>
          <w:noProof/>
        </w:rPr>
        <w:t xml:space="preserve"> 655-666. doi: 10.1038/nrn894.</w:t>
      </w:r>
      <w:bookmarkEnd w:id="8"/>
    </w:p>
    <w:p w14:paraId="2DC40247" w14:textId="77777777" w:rsidR="00BE7532" w:rsidRPr="00BE7532" w:rsidRDefault="00BE7532" w:rsidP="00BE7532">
      <w:pPr>
        <w:ind w:left="720" w:hanging="720"/>
        <w:jc w:val="both"/>
        <w:rPr>
          <w:rFonts w:ascii="Cambria" w:hAnsi="Cambria"/>
          <w:noProof/>
        </w:rPr>
      </w:pPr>
      <w:bookmarkStart w:id="9" w:name="_ENREF_9"/>
      <w:r w:rsidRPr="00BE7532">
        <w:rPr>
          <w:rFonts w:ascii="Cambria" w:hAnsi="Cambria"/>
          <w:noProof/>
        </w:rPr>
        <w:t xml:space="preserve">Critchley, H.D., Wiens, S., Rotshtein, P., Ohman, A., and Dolan, R.J. (2004). Neural systems supporting interoceptive awareness. </w:t>
      </w:r>
      <w:r w:rsidRPr="00BE7532">
        <w:rPr>
          <w:rFonts w:ascii="Cambria" w:hAnsi="Cambria"/>
          <w:i/>
          <w:noProof/>
        </w:rPr>
        <w:t>Nat Neurosci</w:t>
      </w:r>
      <w:r w:rsidRPr="00BE7532">
        <w:rPr>
          <w:rFonts w:ascii="Cambria" w:hAnsi="Cambria"/>
          <w:noProof/>
        </w:rPr>
        <w:t xml:space="preserve"> 7</w:t>
      </w:r>
      <w:r w:rsidRPr="00BE7532">
        <w:rPr>
          <w:rFonts w:ascii="Cambria" w:hAnsi="Cambria"/>
          <w:b/>
          <w:noProof/>
        </w:rPr>
        <w:t>,</w:t>
      </w:r>
      <w:r w:rsidRPr="00BE7532">
        <w:rPr>
          <w:rFonts w:ascii="Cambria" w:hAnsi="Cambria"/>
          <w:noProof/>
        </w:rPr>
        <w:t xml:space="preserve"> 189-195. doi: 10.1038/nn1176.</w:t>
      </w:r>
      <w:bookmarkEnd w:id="9"/>
    </w:p>
    <w:p w14:paraId="0D4B4530" w14:textId="77777777" w:rsidR="00BE7532" w:rsidRPr="00BE7532" w:rsidRDefault="00BE7532" w:rsidP="00BE7532">
      <w:pPr>
        <w:ind w:left="720" w:hanging="720"/>
        <w:jc w:val="both"/>
        <w:rPr>
          <w:rFonts w:ascii="Cambria" w:hAnsi="Cambria"/>
          <w:noProof/>
        </w:rPr>
      </w:pPr>
      <w:bookmarkStart w:id="10" w:name="_ENREF_10"/>
      <w:r w:rsidRPr="00BE7532">
        <w:rPr>
          <w:rFonts w:ascii="Cambria" w:hAnsi="Cambria"/>
          <w:noProof/>
        </w:rPr>
        <w:t xml:space="preserve">D'esposito, M., Detre, J.A., Aguirre, G.K., Stallcup, M., Alsop, D.C., Tippet, L.J., and Farah, M.J. (1997). A functional MRI study of mental image generation. </w:t>
      </w:r>
      <w:r w:rsidRPr="00BE7532">
        <w:rPr>
          <w:rFonts w:ascii="Cambria" w:hAnsi="Cambria"/>
          <w:i/>
          <w:noProof/>
        </w:rPr>
        <w:t>Neuropsychologia</w:t>
      </w:r>
      <w:r w:rsidRPr="00BE7532">
        <w:rPr>
          <w:rFonts w:ascii="Cambria" w:hAnsi="Cambria"/>
          <w:noProof/>
        </w:rPr>
        <w:t xml:space="preserve"> 35</w:t>
      </w:r>
      <w:r w:rsidRPr="00BE7532">
        <w:rPr>
          <w:rFonts w:ascii="Cambria" w:hAnsi="Cambria"/>
          <w:b/>
          <w:noProof/>
        </w:rPr>
        <w:t>,</w:t>
      </w:r>
      <w:r w:rsidRPr="00BE7532">
        <w:rPr>
          <w:rFonts w:ascii="Cambria" w:hAnsi="Cambria"/>
          <w:noProof/>
        </w:rPr>
        <w:t xml:space="preserve"> 725-730.</w:t>
      </w:r>
      <w:bookmarkEnd w:id="10"/>
    </w:p>
    <w:p w14:paraId="21F8DA43" w14:textId="77777777" w:rsidR="00BE7532" w:rsidRPr="00BE7532" w:rsidRDefault="00BE7532" w:rsidP="00BE7532">
      <w:pPr>
        <w:ind w:left="720" w:hanging="720"/>
        <w:jc w:val="both"/>
        <w:rPr>
          <w:rFonts w:ascii="Cambria" w:hAnsi="Cambria"/>
          <w:noProof/>
        </w:rPr>
      </w:pPr>
      <w:bookmarkStart w:id="11" w:name="_ENREF_11"/>
      <w:r w:rsidRPr="00BE7532">
        <w:rPr>
          <w:rFonts w:ascii="Cambria" w:hAnsi="Cambria"/>
          <w:noProof/>
        </w:rPr>
        <w:t xml:space="preserve">Farb, N.A., Segal, Z.V., Mayberg, H., Bean, J., Mckeon, D., Fatima, Z., and Anderson, A.K. (2007). Attending to the present: mindfulness meditation reveals distinct neural modes of self-reference. </w:t>
      </w:r>
      <w:r w:rsidRPr="00BE7532">
        <w:rPr>
          <w:rFonts w:ascii="Cambria" w:hAnsi="Cambria"/>
          <w:i/>
          <w:noProof/>
        </w:rPr>
        <w:t>Soc Cogn Affect Neurosci</w:t>
      </w:r>
      <w:r w:rsidRPr="00BE7532">
        <w:rPr>
          <w:rFonts w:ascii="Cambria" w:hAnsi="Cambria"/>
          <w:noProof/>
        </w:rPr>
        <w:t xml:space="preserve"> 2</w:t>
      </w:r>
      <w:r w:rsidRPr="00BE7532">
        <w:rPr>
          <w:rFonts w:ascii="Cambria" w:hAnsi="Cambria"/>
          <w:b/>
          <w:noProof/>
        </w:rPr>
        <w:t>,</w:t>
      </w:r>
      <w:r w:rsidRPr="00BE7532">
        <w:rPr>
          <w:rFonts w:ascii="Cambria" w:hAnsi="Cambria"/>
          <w:noProof/>
        </w:rPr>
        <w:t xml:space="preserve"> 313-322. doi: 10.1093/scan/nsm030.</w:t>
      </w:r>
      <w:bookmarkEnd w:id="11"/>
    </w:p>
    <w:p w14:paraId="5A145939" w14:textId="77777777" w:rsidR="00BE7532" w:rsidRPr="00BE7532" w:rsidRDefault="00BE7532" w:rsidP="00BE7532">
      <w:pPr>
        <w:ind w:left="720" w:hanging="720"/>
        <w:jc w:val="both"/>
        <w:rPr>
          <w:rFonts w:ascii="Cambria" w:hAnsi="Cambria"/>
          <w:noProof/>
        </w:rPr>
      </w:pPr>
      <w:bookmarkStart w:id="12" w:name="_ENREF_12"/>
      <w:r w:rsidRPr="00BE7532">
        <w:rPr>
          <w:rFonts w:ascii="Cambria" w:hAnsi="Cambria"/>
          <w:noProof/>
        </w:rPr>
        <w:t xml:space="preserve">Greicius, M.D., Krasnow, B., Reiss, A.L., and Menon, V. (2003). Functional connectivity in the resting brain: a network analysis of the default mode hypothesis. </w:t>
      </w:r>
      <w:r w:rsidRPr="00BE7532">
        <w:rPr>
          <w:rFonts w:ascii="Cambria" w:hAnsi="Cambria"/>
          <w:i/>
          <w:noProof/>
        </w:rPr>
        <w:t>Proc Natl Acad Sci U S A</w:t>
      </w:r>
      <w:r w:rsidRPr="00BE7532">
        <w:rPr>
          <w:rFonts w:ascii="Cambria" w:hAnsi="Cambria"/>
          <w:noProof/>
        </w:rPr>
        <w:t xml:space="preserve"> 100</w:t>
      </w:r>
      <w:r w:rsidRPr="00BE7532">
        <w:rPr>
          <w:rFonts w:ascii="Cambria" w:hAnsi="Cambria"/>
          <w:b/>
          <w:noProof/>
        </w:rPr>
        <w:t>,</w:t>
      </w:r>
      <w:r w:rsidRPr="00BE7532">
        <w:rPr>
          <w:rFonts w:ascii="Cambria" w:hAnsi="Cambria"/>
          <w:noProof/>
        </w:rPr>
        <w:t xml:space="preserve"> 253-258. doi: 10.1073/pnas.0135058100.</w:t>
      </w:r>
      <w:bookmarkEnd w:id="12"/>
    </w:p>
    <w:p w14:paraId="2C0B5FED" w14:textId="77777777" w:rsidR="00BE7532" w:rsidRPr="00BE7532" w:rsidRDefault="00BE7532" w:rsidP="00BE7532">
      <w:pPr>
        <w:ind w:left="720" w:hanging="720"/>
        <w:jc w:val="both"/>
        <w:rPr>
          <w:rFonts w:ascii="Cambria" w:hAnsi="Cambria"/>
          <w:noProof/>
        </w:rPr>
      </w:pPr>
      <w:bookmarkStart w:id="13" w:name="_ENREF_13"/>
      <w:r w:rsidRPr="00BE7532">
        <w:rPr>
          <w:rFonts w:ascii="Cambria" w:hAnsi="Cambria"/>
          <w:noProof/>
        </w:rPr>
        <w:t xml:space="preserve">Haller, S., Birbaumer, N., and Veit, R. (2010). Real-time fMRI feedback training may improve chronic tinnitus. </w:t>
      </w:r>
      <w:r w:rsidRPr="00BE7532">
        <w:rPr>
          <w:rFonts w:ascii="Cambria" w:hAnsi="Cambria"/>
          <w:i/>
          <w:noProof/>
        </w:rPr>
        <w:t>Eur Radiol</w:t>
      </w:r>
      <w:r w:rsidRPr="00BE7532">
        <w:rPr>
          <w:rFonts w:ascii="Cambria" w:hAnsi="Cambria"/>
          <w:noProof/>
        </w:rPr>
        <w:t xml:space="preserve"> 20</w:t>
      </w:r>
      <w:r w:rsidRPr="00BE7532">
        <w:rPr>
          <w:rFonts w:ascii="Cambria" w:hAnsi="Cambria"/>
          <w:b/>
          <w:noProof/>
        </w:rPr>
        <w:t>,</w:t>
      </w:r>
      <w:r w:rsidRPr="00BE7532">
        <w:rPr>
          <w:rFonts w:ascii="Cambria" w:hAnsi="Cambria"/>
          <w:noProof/>
        </w:rPr>
        <w:t xml:space="preserve"> 696-703. doi: 10.1007/s00330-009-1595-z.</w:t>
      </w:r>
      <w:bookmarkEnd w:id="13"/>
    </w:p>
    <w:p w14:paraId="77385CE0" w14:textId="77777777" w:rsidR="00BE7532" w:rsidRPr="00BE7532" w:rsidRDefault="00BE7532" w:rsidP="00BE7532">
      <w:pPr>
        <w:ind w:left="720" w:hanging="720"/>
        <w:jc w:val="both"/>
        <w:rPr>
          <w:rFonts w:ascii="Cambria" w:hAnsi="Cambria"/>
          <w:noProof/>
        </w:rPr>
      </w:pPr>
      <w:bookmarkStart w:id="14" w:name="_ENREF_14"/>
      <w:r w:rsidRPr="00BE7532">
        <w:rPr>
          <w:rFonts w:ascii="Cambria" w:hAnsi="Cambria"/>
          <w:noProof/>
        </w:rPr>
        <w:t xml:space="preserve">Hanakawa, T., Immisch, I., Toma, K., Dimyan, M.A., Van Gelderen, P., and Hallett, M. (2003). Functional properties of brain areas associated with motor execution and imagery. </w:t>
      </w:r>
      <w:r w:rsidRPr="00BE7532">
        <w:rPr>
          <w:rFonts w:ascii="Cambria" w:hAnsi="Cambria"/>
          <w:i/>
          <w:noProof/>
        </w:rPr>
        <w:t>J Neurophysiol</w:t>
      </w:r>
      <w:r w:rsidRPr="00BE7532">
        <w:rPr>
          <w:rFonts w:ascii="Cambria" w:hAnsi="Cambria"/>
          <w:noProof/>
        </w:rPr>
        <w:t xml:space="preserve"> 89</w:t>
      </w:r>
      <w:r w:rsidRPr="00BE7532">
        <w:rPr>
          <w:rFonts w:ascii="Cambria" w:hAnsi="Cambria"/>
          <w:b/>
          <w:noProof/>
        </w:rPr>
        <w:t>,</w:t>
      </w:r>
      <w:r w:rsidRPr="00BE7532">
        <w:rPr>
          <w:rFonts w:ascii="Cambria" w:hAnsi="Cambria"/>
          <w:noProof/>
        </w:rPr>
        <w:t xml:space="preserve"> 989-1002. doi: 10.1152/jn.00132.2002.</w:t>
      </w:r>
      <w:bookmarkEnd w:id="14"/>
    </w:p>
    <w:p w14:paraId="6BA6C2DE" w14:textId="77777777" w:rsidR="00BE7532" w:rsidRPr="00BE7532" w:rsidRDefault="00BE7532" w:rsidP="00BE7532">
      <w:pPr>
        <w:ind w:left="720" w:hanging="720"/>
        <w:jc w:val="both"/>
        <w:rPr>
          <w:rFonts w:ascii="Cambria" w:hAnsi="Cambria"/>
          <w:noProof/>
        </w:rPr>
      </w:pPr>
      <w:bookmarkStart w:id="15" w:name="_ENREF_15"/>
      <w:r w:rsidRPr="00BE7532">
        <w:rPr>
          <w:rFonts w:ascii="Cambria" w:hAnsi="Cambria"/>
          <w:noProof/>
        </w:rPr>
        <w:t xml:space="preserve">Hartwell, K.J., Prisciandaro, J.J., Borckardt, J., Li, X., George, M.S., and Brady, K.T. (2013). Real-time fMRI in the treatment of nicotine dependence: a conceptual review and pilot studies. </w:t>
      </w:r>
      <w:r w:rsidRPr="00BE7532">
        <w:rPr>
          <w:rFonts w:ascii="Cambria" w:hAnsi="Cambria"/>
          <w:i/>
          <w:noProof/>
        </w:rPr>
        <w:t>Psychol Addict Behav</w:t>
      </w:r>
      <w:r w:rsidRPr="00BE7532">
        <w:rPr>
          <w:rFonts w:ascii="Cambria" w:hAnsi="Cambria"/>
          <w:noProof/>
        </w:rPr>
        <w:t xml:space="preserve"> 27</w:t>
      </w:r>
      <w:r w:rsidRPr="00BE7532">
        <w:rPr>
          <w:rFonts w:ascii="Cambria" w:hAnsi="Cambria"/>
          <w:b/>
          <w:noProof/>
        </w:rPr>
        <w:t>,</w:t>
      </w:r>
      <w:r w:rsidRPr="00BE7532">
        <w:rPr>
          <w:rFonts w:ascii="Cambria" w:hAnsi="Cambria"/>
          <w:noProof/>
        </w:rPr>
        <w:t xml:space="preserve"> 501-509. doi: 10.1037/a0028215.</w:t>
      </w:r>
      <w:bookmarkEnd w:id="15"/>
    </w:p>
    <w:p w14:paraId="721B6D91" w14:textId="77777777" w:rsidR="00BE7532" w:rsidRPr="00BE7532" w:rsidRDefault="00BE7532" w:rsidP="00BE7532">
      <w:pPr>
        <w:ind w:left="720" w:hanging="720"/>
        <w:jc w:val="both"/>
        <w:rPr>
          <w:rFonts w:ascii="Cambria" w:hAnsi="Cambria"/>
          <w:noProof/>
        </w:rPr>
      </w:pPr>
      <w:bookmarkStart w:id="16" w:name="_ENREF_16"/>
      <w:r w:rsidRPr="00BE7532">
        <w:rPr>
          <w:rFonts w:ascii="Cambria" w:hAnsi="Cambria"/>
          <w:noProof/>
        </w:rPr>
        <w:t xml:space="preserve">Johnson, K.A., Hartwell, K., Lematty, T., Borckardt, J., Morgan, P.S., Govindarajan, K., Brady, K., and George, M.S. (2012). Intermittent "real-time" fMRI feedback is superior to continuous presentation for a motor imagery task: a pilot study. </w:t>
      </w:r>
      <w:r w:rsidRPr="00BE7532">
        <w:rPr>
          <w:rFonts w:ascii="Cambria" w:hAnsi="Cambria"/>
          <w:i/>
          <w:noProof/>
        </w:rPr>
        <w:t>J Neuroimaging</w:t>
      </w:r>
      <w:r w:rsidRPr="00BE7532">
        <w:rPr>
          <w:rFonts w:ascii="Cambria" w:hAnsi="Cambria"/>
          <w:noProof/>
        </w:rPr>
        <w:t xml:space="preserve"> 22</w:t>
      </w:r>
      <w:r w:rsidRPr="00BE7532">
        <w:rPr>
          <w:rFonts w:ascii="Cambria" w:hAnsi="Cambria"/>
          <w:b/>
          <w:noProof/>
        </w:rPr>
        <w:t>,</w:t>
      </w:r>
      <w:r w:rsidRPr="00BE7532">
        <w:rPr>
          <w:rFonts w:ascii="Cambria" w:hAnsi="Cambria"/>
          <w:noProof/>
        </w:rPr>
        <w:t xml:space="preserve"> 58-66. doi: 10.1111/j.1552-6569.2010.00529.x.</w:t>
      </w:r>
      <w:bookmarkEnd w:id="16"/>
    </w:p>
    <w:p w14:paraId="4F4ABC4A" w14:textId="77777777" w:rsidR="00BE7532" w:rsidRPr="00BE7532" w:rsidRDefault="00BE7532" w:rsidP="00BE7532">
      <w:pPr>
        <w:ind w:left="720" w:hanging="720"/>
        <w:jc w:val="both"/>
        <w:rPr>
          <w:rFonts w:ascii="Cambria" w:hAnsi="Cambria"/>
          <w:noProof/>
        </w:rPr>
      </w:pPr>
      <w:bookmarkStart w:id="17" w:name="_ENREF_17"/>
      <w:r w:rsidRPr="00BE7532">
        <w:rPr>
          <w:rFonts w:ascii="Cambria" w:hAnsi="Cambria"/>
          <w:noProof/>
        </w:rPr>
        <w:t xml:space="preserve">Laurienti, P.J., Burdette, J.H., Wallace, M.T., Yen, Y.F., Field, A.S., and Stein, B.E. (2002). Deactivation of sensory-specific cortex by cross-modal stimuli. </w:t>
      </w:r>
      <w:r w:rsidRPr="00BE7532">
        <w:rPr>
          <w:rFonts w:ascii="Cambria" w:hAnsi="Cambria"/>
          <w:i/>
          <w:noProof/>
        </w:rPr>
        <w:t>J Cogn Neurosci</w:t>
      </w:r>
      <w:r w:rsidRPr="00BE7532">
        <w:rPr>
          <w:rFonts w:ascii="Cambria" w:hAnsi="Cambria"/>
          <w:noProof/>
        </w:rPr>
        <w:t xml:space="preserve"> 14</w:t>
      </w:r>
      <w:r w:rsidRPr="00BE7532">
        <w:rPr>
          <w:rFonts w:ascii="Cambria" w:hAnsi="Cambria"/>
          <w:b/>
          <w:noProof/>
        </w:rPr>
        <w:t>,</w:t>
      </w:r>
      <w:r w:rsidRPr="00BE7532">
        <w:rPr>
          <w:rFonts w:ascii="Cambria" w:hAnsi="Cambria"/>
          <w:noProof/>
        </w:rPr>
        <w:t xml:space="preserve"> 420-429. doi: 10.1162/089892902317361930.</w:t>
      </w:r>
      <w:bookmarkEnd w:id="17"/>
    </w:p>
    <w:p w14:paraId="50DD1BE9" w14:textId="77777777" w:rsidR="00BE7532" w:rsidRPr="00BE7532" w:rsidRDefault="00BE7532" w:rsidP="00BE7532">
      <w:pPr>
        <w:ind w:left="720" w:hanging="720"/>
        <w:jc w:val="both"/>
        <w:rPr>
          <w:rFonts w:ascii="Cambria" w:hAnsi="Cambria"/>
          <w:noProof/>
        </w:rPr>
      </w:pPr>
      <w:bookmarkStart w:id="18" w:name="_ENREF_18"/>
      <w:r w:rsidRPr="00BE7532">
        <w:rPr>
          <w:rFonts w:ascii="Cambria" w:hAnsi="Cambria"/>
          <w:noProof/>
        </w:rPr>
        <w:t xml:space="preserve">Lee, J.H., Kim, J., and Yoo, S.S. (2012). Real-time fMRI-based neurofeedback reinforces causality of attention networks. </w:t>
      </w:r>
      <w:r w:rsidRPr="00BE7532">
        <w:rPr>
          <w:rFonts w:ascii="Cambria" w:hAnsi="Cambria"/>
          <w:i/>
          <w:noProof/>
        </w:rPr>
        <w:t>Neurosci Res</w:t>
      </w:r>
      <w:r w:rsidRPr="00BE7532">
        <w:rPr>
          <w:rFonts w:ascii="Cambria" w:hAnsi="Cambria"/>
          <w:noProof/>
        </w:rPr>
        <w:t xml:space="preserve"> 72</w:t>
      </w:r>
      <w:r w:rsidRPr="00BE7532">
        <w:rPr>
          <w:rFonts w:ascii="Cambria" w:hAnsi="Cambria"/>
          <w:b/>
          <w:noProof/>
        </w:rPr>
        <w:t>,</w:t>
      </w:r>
      <w:r w:rsidRPr="00BE7532">
        <w:rPr>
          <w:rFonts w:ascii="Cambria" w:hAnsi="Cambria"/>
          <w:noProof/>
        </w:rPr>
        <w:t xml:space="preserve"> 347-354. doi: 10.1016/j.neures.2012.01.002.</w:t>
      </w:r>
      <w:bookmarkEnd w:id="18"/>
    </w:p>
    <w:p w14:paraId="75CB1332" w14:textId="77777777" w:rsidR="00BE7532" w:rsidRPr="00BE7532" w:rsidRDefault="00BE7532" w:rsidP="00BE7532">
      <w:pPr>
        <w:ind w:left="720" w:hanging="720"/>
        <w:jc w:val="both"/>
        <w:rPr>
          <w:rFonts w:ascii="Cambria" w:hAnsi="Cambria"/>
          <w:noProof/>
        </w:rPr>
      </w:pPr>
      <w:bookmarkStart w:id="19" w:name="_ENREF_19"/>
      <w:r w:rsidRPr="00BE7532">
        <w:rPr>
          <w:rFonts w:ascii="Cambria" w:hAnsi="Cambria"/>
          <w:noProof/>
        </w:rPr>
        <w:t xml:space="preserve">Lehericy, S., and Gerardin, E. (2002). Normal functional imaging of the basal ganglia. </w:t>
      </w:r>
      <w:r w:rsidRPr="00BE7532">
        <w:rPr>
          <w:rFonts w:ascii="Cambria" w:hAnsi="Cambria"/>
          <w:i/>
          <w:noProof/>
        </w:rPr>
        <w:t>Epileptic Disord</w:t>
      </w:r>
      <w:r w:rsidRPr="00BE7532">
        <w:rPr>
          <w:rFonts w:ascii="Cambria" w:hAnsi="Cambria"/>
          <w:noProof/>
        </w:rPr>
        <w:t xml:space="preserve"> 4 Suppl 3</w:t>
      </w:r>
      <w:r w:rsidRPr="00BE7532">
        <w:rPr>
          <w:rFonts w:ascii="Cambria" w:hAnsi="Cambria"/>
          <w:b/>
          <w:noProof/>
        </w:rPr>
        <w:t>,</w:t>
      </w:r>
      <w:r w:rsidRPr="00BE7532">
        <w:rPr>
          <w:rFonts w:ascii="Cambria" w:hAnsi="Cambria"/>
          <w:noProof/>
        </w:rPr>
        <w:t xml:space="preserve"> S23-30.</w:t>
      </w:r>
      <w:bookmarkEnd w:id="19"/>
    </w:p>
    <w:p w14:paraId="4E28AF6B" w14:textId="77777777" w:rsidR="00BE7532" w:rsidRPr="00BE7532" w:rsidRDefault="00BE7532" w:rsidP="00BE7532">
      <w:pPr>
        <w:ind w:left="720" w:hanging="720"/>
        <w:jc w:val="both"/>
        <w:rPr>
          <w:rFonts w:ascii="Cambria" w:hAnsi="Cambria"/>
          <w:noProof/>
        </w:rPr>
      </w:pPr>
      <w:bookmarkStart w:id="20" w:name="_ENREF_20"/>
      <w:r w:rsidRPr="00BE7532">
        <w:rPr>
          <w:rFonts w:ascii="Cambria" w:hAnsi="Cambria"/>
          <w:noProof/>
        </w:rPr>
        <w:t xml:space="preserve">Li, X., Hartwell, K.J., Borckardt, J., Prisciandaro, J.J., Saladin, M.E., Morgan, P.S., Johnson, K.A., Lematty, T., Brady, K.T., and George, M.S. (2013). Volitional reduction of anterior cingulate cortex activity produces decreased cue craving in smoking cessation: a preliminary real-time fMRI study. </w:t>
      </w:r>
      <w:r w:rsidRPr="00BE7532">
        <w:rPr>
          <w:rFonts w:ascii="Cambria" w:hAnsi="Cambria"/>
          <w:i/>
          <w:noProof/>
        </w:rPr>
        <w:t>Addict Biol</w:t>
      </w:r>
      <w:r w:rsidRPr="00BE7532">
        <w:rPr>
          <w:rFonts w:ascii="Cambria" w:hAnsi="Cambria"/>
          <w:noProof/>
        </w:rPr>
        <w:t xml:space="preserve"> 18</w:t>
      </w:r>
      <w:r w:rsidRPr="00BE7532">
        <w:rPr>
          <w:rFonts w:ascii="Cambria" w:hAnsi="Cambria"/>
          <w:b/>
          <w:noProof/>
        </w:rPr>
        <w:t>,</w:t>
      </w:r>
      <w:r w:rsidRPr="00BE7532">
        <w:rPr>
          <w:rFonts w:ascii="Cambria" w:hAnsi="Cambria"/>
          <w:noProof/>
        </w:rPr>
        <w:t xml:space="preserve"> 739-748. doi: 10.1111/j.1369-1600.2012.00449.x.</w:t>
      </w:r>
      <w:bookmarkEnd w:id="20"/>
    </w:p>
    <w:p w14:paraId="1407671D" w14:textId="77777777" w:rsidR="00BE7532" w:rsidRPr="00BE7532" w:rsidRDefault="00BE7532" w:rsidP="00BE7532">
      <w:pPr>
        <w:ind w:left="720" w:hanging="720"/>
        <w:jc w:val="both"/>
        <w:rPr>
          <w:rFonts w:ascii="Cambria" w:hAnsi="Cambria"/>
          <w:noProof/>
        </w:rPr>
      </w:pPr>
      <w:bookmarkStart w:id="21" w:name="_ENREF_21"/>
      <w:r w:rsidRPr="00BE7532">
        <w:rPr>
          <w:rFonts w:ascii="Cambria" w:hAnsi="Cambria"/>
          <w:noProof/>
        </w:rPr>
        <w:lastRenderedPageBreak/>
        <w:t xml:space="preserve">Linden, D.E., Habes, I., Johnston, S.J., Linden, S., Tatineni, R., Subramanian, L., Sorger, B., Healy, D., and Goebel, R. (2012). Real-time self-regulation of emotion networks in patients with depression. </w:t>
      </w:r>
      <w:r w:rsidRPr="00BE7532">
        <w:rPr>
          <w:rFonts w:ascii="Cambria" w:hAnsi="Cambria"/>
          <w:i/>
          <w:noProof/>
        </w:rPr>
        <w:t>PLoS One</w:t>
      </w:r>
      <w:r w:rsidRPr="00BE7532">
        <w:rPr>
          <w:rFonts w:ascii="Cambria" w:hAnsi="Cambria"/>
          <w:noProof/>
        </w:rPr>
        <w:t xml:space="preserve"> 7</w:t>
      </w:r>
      <w:r w:rsidRPr="00BE7532">
        <w:rPr>
          <w:rFonts w:ascii="Cambria" w:hAnsi="Cambria"/>
          <w:b/>
          <w:noProof/>
        </w:rPr>
        <w:t>,</w:t>
      </w:r>
      <w:r w:rsidRPr="00BE7532">
        <w:rPr>
          <w:rFonts w:ascii="Cambria" w:hAnsi="Cambria"/>
          <w:noProof/>
        </w:rPr>
        <w:t xml:space="preserve"> e38115. doi: 10.1371/journal.pone.0038115.</w:t>
      </w:r>
      <w:bookmarkEnd w:id="21"/>
    </w:p>
    <w:p w14:paraId="7C27F9F8" w14:textId="77777777" w:rsidR="00BE7532" w:rsidRPr="00BE7532" w:rsidRDefault="00BE7532" w:rsidP="00BE7532">
      <w:pPr>
        <w:ind w:left="720" w:hanging="720"/>
        <w:jc w:val="both"/>
        <w:rPr>
          <w:rFonts w:ascii="Cambria" w:hAnsi="Cambria"/>
          <w:noProof/>
        </w:rPr>
      </w:pPr>
      <w:bookmarkStart w:id="22" w:name="_ENREF_22"/>
      <w:r w:rsidRPr="00BE7532">
        <w:rPr>
          <w:rFonts w:ascii="Cambria" w:hAnsi="Cambria"/>
          <w:noProof/>
        </w:rPr>
        <w:t xml:space="preserve">Lotze, M., and Halsband, U. (2006). Motor imagery. </w:t>
      </w:r>
      <w:r w:rsidRPr="00BE7532">
        <w:rPr>
          <w:rFonts w:ascii="Cambria" w:hAnsi="Cambria"/>
          <w:i/>
          <w:noProof/>
        </w:rPr>
        <w:t>J Physiol Paris</w:t>
      </w:r>
      <w:r w:rsidRPr="00BE7532">
        <w:rPr>
          <w:rFonts w:ascii="Cambria" w:hAnsi="Cambria"/>
          <w:noProof/>
        </w:rPr>
        <w:t xml:space="preserve"> 99</w:t>
      </w:r>
      <w:r w:rsidRPr="00BE7532">
        <w:rPr>
          <w:rFonts w:ascii="Cambria" w:hAnsi="Cambria"/>
          <w:b/>
          <w:noProof/>
        </w:rPr>
        <w:t>,</w:t>
      </w:r>
      <w:r w:rsidRPr="00BE7532">
        <w:rPr>
          <w:rFonts w:ascii="Cambria" w:hAnsi="Cambria"/>
          <w:noProof/>
        </w:rPr>
        <w:t xml:space="preserve"> 386-395. doi: 10.1016/j.jphysparis.2006.03.012.</w:t>
      </w:r>
      <w:bookmarkEnd w:id="22"/>
    </w:p>
    <w:p w14:paraId="1E1261C7" w14:textId="77777777" w:rsidR="00BE7532" w:rsidRPr="00BE7532" w:rsidRDefault="00BE7532" w:rsidP="00BE7532">
      <w:pPr>
        <w:ind w:left="720" w:hanging="720"/>
        <w:jc w:val="both"/>
        <w:rPr>
          <w:rFonts w:ascii="Cambria" w:hAnsi="Cambria"/>
          <w:noProof/>
        </w:rPr>
      </w:pPr>
      <w:bookmarkStart w:id="23" w:name="_ENREF_23"/>
      <w:r w:rsidRPr="00BE7532">
        <w:rPr>
          <w:rFonts w:ascii="Cambria" w:hAnsi="Cambria"/>
          <w:noProof/>
        </w:rPr>
        <w:t xml:space="preserve">Magno, E., Foxe, J.J., Molholm, S., Robertson, I.H., and Garavan, H. (2006). The anterior cingulate and error avoidance. </w:t>
      </w:r>
      <w:r w:rsidRPr="00BE7532">
        <w:rPr>
          <w:rFonts w:ascii="Cambria" w:hAnsi="Cambria"/>
          <w:i/>
          <w:noProof/>
        </w:rPr>
        <w:t>J Neurosci</w:t>
      </w:r>
      <w:r w:rsidRPr="00BE7532">
        <w:rPr>
          <w:rFonts w:ascii="Cambria" w:hAnsi="Cambria"/>
          <w:noProof/>
        </w:rPr>
        <w:t xml:space="preserve"> 26</w:t>
      </w:r>
      <w:r w:rsidRPr="00BE7532">
        <w:rPr>
          <w:rFonts w:ascii="Cambria" w:hAnsi="Cambria"/>
          <w:b/>
          <w:noProof/>
        </w:rPr>
        <w:t>,</w:t>
      </w:r>
      <w:r w:rsidRPr="00BE7532">
        <w:rPr>
          <w:rFonts w:ascii="Cambria" w:hAnsi="Cambria"/>
          <w:noProof/>
        </w:rPr>
        <w:t xml:space="preserve"> 4769-4773. doi: 10.1523/JNEUROSCI.0369-06.2006.</w:t>
      </w:r>
      <w:bookmarkEnd w:id="23"/>
    </w:p>
    <w:p w14:paraId="6369B29F" w14:textId="77777777" w:rsidR="00BE7532" w:rsidRPr="00BE7532" w:rsidRDefault="00BE7532" w:rsidP="00BE7532">
      <w:pPr>
        <w:ind w:left="720" w:hanging="720"/>
        <w:jc w:val="both"/>
        <w:rPr>
          <w:rFonts w:ascii="Cambria" w:hAnsi="Cambria"/>
          <w:noProof/>
        </w:rPr>
      </w:pPr>
      <w:bookmarkStart w:id="24" w:name="_ENREF_24"/>
      <w:r w:rsidRPr="00840A09">
        <w:rPr>
          <w:rFonts w:ascii="Cambria" w:hAnsi="Cambria"/>
          <w:noProof/>
          <w:lang w:val="de-DE"/>
        </w:rPr>
        <w:t xml:space="preserve">Ninaus, M., Kober, S.E., Witte, M., Koschutnig, K., Stangl, M., Neuper, C., and Wood, G. (2013). </w:t>
      </w:r>
      <w:r w:rsidRPr="00BE7532">
        <w:rPr>
          <w:rFonts w:ascii="Cambria" w:hAnsi="Cambria"/>
          <w:noProof/>
        </w:rPr>
        <w:t xml:space="preserve">Neural substrates of cognitive control under the belief of getting neurofeedback training. </w:t>
      </w:r>
      <w:r w:rsidRPr="00BE7532">
        <w:rPr>
          <w:rFonts w:ascii="Cambria" w:hAnsi="Cambria"/>
          <w:i/>
          <w:noProof/>
        </w:rPr>
        <w:t>Front Hum Neurosci</w:t>
      </w:r>
      <w:r w:rsidRPr="00BE7532">
        <w:rPr>
          <w:rFonts w:ascii="Cambria" w:hAnsi="Cambria"/>
          <w:noProof/>
        </w:rPr>
        <w:t xml:space="preserve"> 7</w:t>
      </w:r>
      <w:r w:rsidRPr="00BE7532">
        <w:rPr>
          <w:rFonts w:ascii="Cambria" w:hAnsi="Cambria"/>
          <w:b/>
          <w:noProof/>
        </w:rPr>
        <w:t>,</w:t>
      </w:r>
      <w:r w:rsidRPr="00BE7532">
        <w:rPr>
          <w:rFonts w:ascii="Cambria" w:hAnsi="Cambria"/>
          <w:noProof/>
        </w:rPr>
        <w:t xml:space="preserve"> 914. doi: 10.3389/fnhum.2013.00914.</w:t>
      </w:r>
      <w:bookmarkEnd w:id="24"/>
    </w:p>
    <w:p w14:paraId="50B33C47" w14:textId="77777777" w:rsidR="00BE7532" w:rsidRPr="00BE7532" w:rsidRDefault="00BE7532" w:rsidP="00BE7532">
      <w:pPr>
        <w:ind w:left="720" w:hanging="720"/>
        <w:jc w:val="both"/>
        <w:rPr>
          <w:rFonts w:ascii="Cambria" w:hAnsi="Cambria"/>
          <w:noProof/>
        </w:rPr>
      </w:pPr>
      <w:bookmarkStart w:id="25" w:name="_ENREF_25"/>
      <w:r w:rsidRPr="00BE7532">
        <w:rPr>
          <w:rFonts w:ascii="Cambria" w:hAnsi="Cambria"/>
          <w:noProof/>
        </w:rPr>
        <w:t xml:space="preserve">Posner, M.I., Rothbart, M.K., Sheese, B.E., and Tang, Y. (2007). The anterior cingulate gyrus and the mechanism of self-regulation. </w:t>
      </w:r>
      <w:r w:rsidRPr="00BE7532">
        <w:rPr>
          <w:rFonts w:ascii="Cambria" w:hAnsi="Cambria"/>
          <w:i/>
          <w:noProof/>
        </w:rPr>
        <w:t>Cogn Affect Behav Neurosci</w:t>
      </w:r>
      <w:r w:rsidRPr="00BE7532">
        <w:rPr>
          <w:rFonts w:ascii="Cambria" w:hAnsi="Cambria"/>
          <w:noProof/>
        </w:rPr>
        <w:t xml:space="preserve"> 7</w:t>
      </w:r>
      <w:r w:rsidRPr="00BE7532">
        <w:rPr>
          <w:rFonts w:ascii="Cambria" w:hAnsi="Cambria"/>
          <w:b/>
          <w:noProof/>
        </w:rPr>
        <w:t>,</w:t>
      </w:r>
      <w:r w:rsidRPr="00BE7532">
        <w:rPr>
          <w:rFonts w:ascii="Cambria" w:hAnsi="Cambria"/>
          <w:noProof/>
        </w:rPr>
        <w:t xml:space="preserve"> 391-395.</w:t>
      </w:r>
      <w:bookmarkEnd w:id="25"/>
    </w:p>
    <w:p w14:paraId="657D301C" w14:textId="77777777" w:rsidR="00BE7532" w:rsidRPr="00BE7532" w:rsidRDefault="00BE7532" w:rsidP="00BE7532">
      <w:pPr>
        <w:ind w:left="720" w:hanging="720"/>
        <w:jc w:val="both"/>
        <w:rPr>
          <w:rFonts w:ascii="Cambria" w:hAnsi="Cambria"/>
          <w:noProof/>
        </w:rPr>
      </w:pPr>
      <w:bookmarkStart w:id="26" w:name="_ENREF_26"/>
      <w:r w:rsidRPr="00BE7532">
        <w:rPr>
          <w:rFonts w:ascii="Cambria" w:hAnsi="Cambria"/>
          <w:noProof/>
        </w:rPr>
        <w:t xml:space="preserve">Posse, S., Fitzgerald, D., Gao, K., Habel, U., Rosenberg, D., Moore, G.J., and Schneider, F. (2003). Real-time fMRI of temporolimbic regions detects amygdala activation during single-trial self-induced sadness. </w:t>
      </w:r>
      <w:r w:rsidRPr="00BE7532">
        <w:rPr>
          <w:rFonts w:ascii="Cambria" w:hAnsi="Cambria"/>
          <w:i/>
          <w:noProof/>
        </w:rPr>
        <w:t>Neuroimage</w:t>
      </w:r>
      <w:r w:rsidRPr="00BE7532">
        <w:rPr>
          <w:rFonts w:ascii="Cambria" w:hAnsi="Cambria"/>
          <w:noProof/>
        </w:rPr>
        <w:t xml:space="preserve"> 18</w:t>
      </w:r>
      <w:r w:rsidRPr="00BE7532">
        <w:rPr>
          <w:rFonts w:ascii="Cambria" w:hAnsi="Cambria"/>
          <w:b/>
          <w:noProof/>
        </w:rPr>
        <w:t>,</w:t>
      </w:r>
      <w:r w:rsidRPr="00BE7532">
        <w:rPr>
          <w:rFonts w:ascii="Cambria" w:hAnsi="Cambria"/>
          <w:noProof/>
        </w:rPr>
        <w:t xml:space="preserve"> 760-768.</w:t>
      </w:r>
      <w:bookmarkEnd w:id="26"/>
    </w:p>
    <w:p w14:paraId="5662B26E" w14:textId="77777777" w:rsidR="00BE7532" w:rsidRPr="00BE7532" w:rsidRDefault="00BE7532" w:rsidP="00BE7532">
      <w:pPr>
        <w:ind w:left="720" w:hanging="720"/>
        <w:jc w:val="both"/>
        <w:rPr>
          <w:rFonts w:ascii="Cambria" w:hAnsi="Cambria"/>
          <w:noProof/>
        </w:rPr>
      </w:pPr>
      <w:bookmarkStart w:id="27" w:name="_ENREF_27"/>
      <w:r w:rsidRPr="00BE7532">
        <w:rPr>
          <w:rFonts w:ascii="Cambria" w:hAnsi="Cambria"/>
          <w:noProof/>
        </w:rPr>
        <w:t xml:space="preserve">Raichle, M.E., Macleod, A.M., Snyder, A.Z., Powers, W.J., Gusnard, D.A., and Shulman, G.L. (2001). A default mode of brain function. </w:t>
      </w:r>
      <w:r w:rsidRPr="00BE7532">
        <w:rPr>
          <w:rFonts w:ascii="Cambria" w:hAnsi="Cambria"/>
          <w:i/>
          <w:noProof/>
        </w:rPr>
        <w:t>Proc Natl Acad Sci U S A</w:t>
      </w:r>
      <w:r w:rsidRPr="00BE7532">
        <w:rPr>
          <w:rFonts w:ascii="Cambria" w:hAnsi="Cambria"/>
          <w:noProof/>
        </w:rPr>
        <w:t xml:space="preserve"> 98</w:t>
      </w:r>
      <w:r w:rsidRPr="00BE7532">
        <w:rPr>
          <w:rFonts w:ascii="Cambria" w:hAnsi="Cambria"/>
          <w:b/>
          <w:noProof/>
        </w:rPr>
        <w:t>,</w:t>
      </w:r>
      <w:r w:rsidRPr="00BE7532">
        <w:rPr>
          <w:rFonts w:ascii="Cambria" w:hAnsi="Cambria"/>
          <w:noProof/>
        </w:rPr>
        <w:t xml:space="preserve"> 676-682. doi: 10.1073/pnas.98.2.676.</w:t>
      </w:r>
      <w:bookmarkEnd w:id="27"/>
    </w:p>
    <w:p w14:paraId="5FA119BA" w14:textId="77777777" w:rsidR="00BE7532" w:rsidRPr="00BE7532" w:rsidRDefault="00BE7532" w:rsidP="00BE7532">
      <w:pPr>
        <w:ind w:left="720" w:hanging="720"/>
        <w:jc w:val="both"/>
        <w:rPr>
          <w:rFonts w:ascii="Cambria" w:hAnsi="Cambria"/>
          <w:noProof/>
        </w:rPr>
      </w:pPr>
      <w:bookmarkStart w:id="28" w:name="_ENREF_28"/>
      <w:r w:rsidRPr="00BE7532">
        <w:rPr>
          <w:rFonts w:ascii="Cambria" w:hAnsi="Cambria"/>
          <w:noProof/>
        </w:rPr>
        <w:t xml:space="preserve">Raichle, M.E., and Snyder, A.Z. (2007). A default mode of brain function: a brief history of an evolving idea. </w:t>
      </w:r>
      <w:r w:rsidRPr="00BE7532">
        <w:rPr>
          <w:rFonts w:ascii="Cambria" w:hAnsi="Cambria"/>
          <w:i/>
          <w:noProof/>
        </w:rPr>
        <w:t>Neuroimage</w:t>
      </w:r>
      <w:r w:rsidRPr="00BE7532">
        <w:rPr>
          <w:rFonts w:ascii="Cambria" w:hAnsi="Cambria"/>
          <w:noProof/>
        </w:rPr>
        <w:t xml:space="preserve"> 37</w:t>
      </w:r>
      <w:r w:rsidRPr="00BE7532">
        <w:rPr>
          <w:rFonts w:ascii="Cambria" w:hAnsi="Cambria"/>
          <w:b/>
          <w:noProof/>
        </w:rPr>
        <w:t>,</w:t>
      </w:r>
      <w:r w:rsidRPr="00BE7532">
        <w:rPr>
          <w:rFonts w:ascii="Cambria" w:hAnsi="Cambria"/>
          <w:noProof/>
        </w:rPr>
        <w:t xml:space="preserve"> 1083-1090; discussion 1097-1089. doi: 10.1016/j.neuroimage.2007.02.041.</w:t>
      </w:r>
      <w:bookmarkEnd w:id="28"/>
    </w:p>
    <w:p w14:paraId="76A808B8" w14:textId="77777777" w:rsidR="00BE7532" w:rsidRPr="00BE7532" w:rsidRDefault="00BE7532" w:rsidP="00BE7532">
      <w:pPr>
        <w:ind w:left="720" w:hanging="720"/>
        <w:jc w:val="both"/>
        <w:rPr>
          <w:rFonts w:ascii="Cambria" w:hAnsi="Cambria"/>
          <w:noProof/>
        </w:rPr>
      </w:pPr>
      <w:bookmarkStart w:id="29" w:name="_ENREF_29"/>
      <w:r w:rsidRPr="00BE7532">
        <w:rPr>
          <w:rFonts w:ascii="Cambria" w:hAnsi="Cambria"/>
          <w:noProof/>
        </w:rPr>
        <w:t xml:space="preserve">Rance, M., Ruttorf, M., Nees, F., Schad, L.R., and Flor, H. (2014). Real time fMRI feedback of the anterior cingulate and posterior insular cortex in the processing of pain. </w:t>
      </w:r>
      <w:r w:rsidRPr="00BE7532">
        <w:rPr>
          <w:rFonts w:ascii="Cambria" w:hAnsi="Cambria"/>
          <w:i/>
          <w:noProof/>
        </w:rPr>
        <w:t>Hum Brain Mapp</w:t>
      </w:r>
      <w:r w:rsidRPr="00BE7532">
        <w:rPr>
          <w:rFonts w:ascii="Cambria" w:hAnsi="Cambria"/>
          <w:noProof/>
        </w:rPr>
        <w:t>. doi: 10.1002/hbm.22585.</w:t>
      </w:r>
      <w:bookmarkEnd w:id="29"/>
    </w:p>
    <w:p w14:paraId="17DE2804" w14:textId="77777777" w:rsidR="00BE7532" w:rsidRPr="00BE7532" w:rsidRDefault="00BE7532" w:rsidP="00BE7532">
      <w:pPr>
        <w:ind w:left="720" w:hanging="720"/>
        <w:jc w:val="both"/>
        <w:rPr>
          <w:rFonts w:ascii="Cambria" w:hAnsi="Cambria"/>
          <w:noProof/>
        </w:rPr>
      </w:pPr>
      <w:bookmarkStart w:id="30" w:name="_ENREF_30"/>
      <w:r w:rsidRPr="00BE7532">
        <w:rPr>
          <w:rFonts w:ascii="Cambria" w:hAnsi="Cambria"/>
          <w:noProof/>
        </w:rPr>
        <w:t xml:space="preserve">Rota, G., Sitaram, R., Veit, R., Erb, M., Weiskopf, N., Dogil, G., and Birbaumer, N. (2009). Self-regulation of regional cortical activity using real-time fMRI: the right inferior frontal gyrus and linguistic processing. </w:t>
      </w:r>
      <w:r w:rsidRPr="00BE7532">
        <w:rPr>
          <w:rFonts w:ascii="Cambria" w:hAnsi="Cambria"/>
          <w:i/>
          <w:noProof/>
        </w:rPr>
        <w:t>Hum Brain Mapp</w:t>
      </w:r>
      <w:r w:rsidRPr="00BE7532">
        <w:rPr>
          <w:rFonts w:ascii="Cambria" w:hAnsi="Cambria"/>
          <w:noProof/>
        </w:rPr>
        <w:t xml:space="preserve"> 30</w:t>
      </w:r>
      <w:r w:rsidRPr="00BE7532">
        <w:rPr>
          <w:rFonts w:ascii="Cambria" w:hAnsi="Cambria"/>
          <w:b/>
          <w:noProof/>
        </w:rPr>
        <w:t>,</w:t>
      </w:r>
      <w:r w:rsidRPr="00BE7532">
        <w:rPr>
          <w:rFonts w:ascii="Cambria" w:hAnsi="Cambria"/>
          <w:noProof/>
        </w:rPr>
        <w:t xml:space="preserve"> 1605-1614. doi: 10.1002/hbm.20621.</w:t>
      </w:r>
      <w:bookmarkEnd w:id="30"/>
    </w:p>
    <w:p w14:paraId="2C601BA6" w14:textId="77777777" w:rsidR="00BE7532" w:rsidRPr="00840A09" w:rsidRDefault="00BE7532" w:rsidP="00BE7532">
      <w:pPr>
        <w:ind w:left="720" w:hanging="720"/>
        <w:jc w:val="both"/>
        <w:rPr>
          <w:rFonts w:ascii="Cambria" w:hAnsi="Cambria"/>
          <w:noProof/>
          <w:lang w:val="de-DE"/>
        </w:rPr>
      </w:pPr>
      <w:bookmarkStart w:id="31" w:name="_ENREF_31"/>
      <w:r w:rsidRPr="00BE7532">
        <w:rPr>
          <w:rFonts w:ascii="Cambria" w:hAnsi="Cambria"/>
          <w:noProof/>
        </w:rPr>
        <w:t xml:space="preserve">Ruiz, S., Lee, S., Soekadar, S.R., Caria, A., Veit, R., Kircher, T., Birbaumer, N., and Sitaram, R. (2013). Acquired self-control of insula cortex modulates emotion recognition and brain network connectivity in schizophrenia. </w:t>
      </w:r>
      <w:r w:rsidRPr="00840A09">
        <w:rPr>
          <w:rFonts w:ascii="Cambria" w:hAnsi="Cambria"/>
          <w:i/>
          <w:noProof/>
          <w:lang w:val="de-DE"/>
        </w:rPr>
        <w:t>Hum Brain Mapp</w:t>
      </w:r>
      <w:r w:rsidRPr="00840A09">
        <w:rPr>
          <w:rFonts w:ascii="Cambria" w:hAnsi="Cambria"/>
          <w:noProof/>
          <w:lang w:val="de-DE"/>
        </w:rPr>
        <w:t xml:space="preserve"> 34</w:t>
      </w:r>
      <w:r w:rsidRPr="00840A09">
        <w:rPr>
          <w:rFonts w:ascii="Cambria" w:hAnsi="Cambria"/>
          <w:b/>
          <w:noProof/>
          <w:lang w:val="de-DE"/>
        </w:rPr>
        <w:t>,</w:t>
      </w:r>
      <w:r w:rsidRPr="00840A09">
        <w:rPr>
          <w:rFonts w:ascii="Cambria" w:hAnsi="Cambria"/>
          <w:noProof/>
          <w:lang w:val="de-DE"/>
        </w:rPr>
        <w:t xml:space="preserve"> 200-212. doi: 10.1002/hbm.21427.</w:t>
      </w:r>
      <w:bookmarkEnd w:id="31"/>
    </w:p>
    <w:p w14:paraId="3E47FCA7" w14:textId="77777777" w:rsidR="00BE7532" w:rsidRPr="00BE7532" w:rsidRDefault="00BE7532" w:rsidP="00BE7532">
      <w:pPr>
        <w:ind w:left="720" w:hanging="720"/>
        <w:jc w:val="both"/>
        <w:rPr>
          <w:rFonts w:ascii="Cambria" w:hAnsi="Cambria"/>
          <w:noProof/>
        </w:rPr>
      </w:pPr>
      <w:bookmarkStart w:id="32" w:name="_ENREF_32"/>
      <w:r w:rsidRPr="00840A09">
        <w:rPr>
          <w:rFonts w:ascii="Cambria" w:hAnsi="Cambria"/>
          <w:noProof/>
          <w:lang w:val="de-DE"/>
        </w:rPr>
        <w:t xml:space="preserve">Schneider, F., Bermpohl, F., Heinzel, A., Rotte, M., Walter, M., Tempelmann, C., Wiebking, C., Dobrowolny, H., Heinze, H.J., and Northoff, G. (2008). </w:t>
      </w:r>
      <w:r w:rsidRPr="00BE7532">
        <w:rPr>
          <w:rFonts w:ascii="Cambria" w:hAnsi="Cambria"/>
          <w:noProof/>
        </w:rPr>
        <w:t xml:space="preserve">The resting brain and our self: self-relatedness modulates resting state neural activity in cortical midline structures. </w:t>
      </w:r>
      <w:r w:rsidRPr="00BE7532">
        <w:rPr>
          <w:rFonts w:ascii="Cambria" w:hAnsi="Cambria"/>
          <w:i/>
          <w:noProof/>
        </w:rPr>
        <w:t>Neuroscience</w:t>
      </w:r>
      <w:r w:rsidRPr="00BE7532">
        <w:rPr>
          <w:rFonts w:ascii="Cambria" w:hAnsi="Cambria"/>
          <w:noProof/>
        </w:rPr>
        <w:t xml:space="preserve"> 157</w:t>
      </w:r>
      <w:r w:rsidRPr="00BE7532">
        <w:rPr>
          <w:rFonts w:ascii="Cambria" w:hAnsi="Cambria"/>
          <w:b/>
          <w:noProof/>
        </w:rPr>
        <w:t>,</w:t>
      </w:r>
      <w:r w:rsidRPr="00BE7532">
        <w:rPr>
          <w:rFonts w:ascii="Cambria" w:hAnsi="Cambria"/>
          <w:noProof/>
        </w:rPr>
        <w:t xml:space="preserve"> 120-131. doi: 10.1016/j.neuroscience.2008.08.014.</w:t>
      </w:r>
      <w:bookmarkEnd w:id="32"/>
    </w:p>
    <w:p w14:paraId="0B5A0A5C" w14:textId="77777777" w:rsidR="00BE7532" w:rsidRPr="00BE7532" w:rsidRDefault="00BE7532" w:rsidP="00BE7532">
      <w:pPr>
        <w:ind w:left="720" w:hanging="720"/>
        <w:jc w:val="both"/>
        <w:rPr>
          <w:rFonts w:ascii="Cambria" w:hAnsi="Cambria"/>
          <w:noProof/>
        </w:rPr>
      </w:pPr>
      <w:bookmarkStart w:id="33" w:name="_ENREF_33"/>
      <w:r w:rsidRPr="00BE7532">
        <w:rPr>
          <w:rFonts w:ascii="Cambria" w:hAnsi="Cambria"/>
          <w:noProof/>
        </w:rPr>
        <w:t xml:space="preserve">Shibata, K., Watanabe, T., Sasaki, Y., and Kawato, M. (2011). Perceptual learning incepted by decoded fMRI neurofeedback without stimulus presentation. </w:t>
      </w:r>
      <w:r w:rsidRPr="00BE7532">
        <w:rPr>
          <w:rFonts w:ascii="Cambria" w:hAnsi="Cambria"/>
          <w:i/>
          <w:noProof/>
        </w:rPr>
        <w:t>Science</w:t>
      </w:r>
      <w:r w:rsidRPr="00BE7532">
        <w:rPr>
          <w:rFonts w:ascii="Cambria" w:hAnsi="Cambria"/>
          <w:noProof/>
        </w:rPr>
        <w:t xml:space="preserve"> 334</w:t>
      </w:r>
      <w:r w:rsidRPr="00BE7532">
        <w:rPr>
          <w:rFonts w:ascii="Cambria" w:hAnsi="Cambria"/>
          <w:b/>
          <w:noProof/>
        </w:rPr>
        <w:t>,</w:t>
      </w:r>
      <w:r w:rsidRPr="00BE7532">
        <w:rPr>
          <w:rFonts w:ascii="Cambria" w:hAnsi="Cambria"/>
          <w:noProof/>
        </w:rPr>
        <w:t xml:space="preserve"> 1413-1415. doi: 10.1126/science.1212003.</w:t>
      </w:r>
      <w:bookmarkEnd w:id="33"/>
    </w:p>
    <w:p w14:paraId="62ECDB32" w14:textId="77777777" w:rsidR="00BE7532" w:rsidRPr="00BE7532" w:rsidRDefault="00BE7532" w:rsidP="00BE7532">
      <w:pPr>
        <w:ind w:left="720" w:hanging="720"/>
        <w:jc w:val="both"/>
        <w:rPr>
          <w:rFonts w:ascii="Cambria" w:hAnsi="Cambria"/>
          <w:noProof/>
        </w:rPr>
      </w:pPr>
      <w:bookmarkStart w:id="34" w:name="_ENREF_34"/>
      <w:r w:rsidRPr="00BE7532">
        <w:rPr>
          <w:rFonts w:ascii="Cambria" w:hAnsi="Cambria"/>
          <w:noProof/>
        </w:rPr>
        <w:t xml:space="preserve">Smith, S.M., Jenkinson, M., Woolrich, M.W., Beckmann, C.F., Behrens, T.E., Johansen-Berg, H., Bannister, P.R., De Luca, M., Drobnjak, I., Flitney, D.E., Niazy, R.K., Saunders, J., Vickers, J., Zhang, Y., De Stefano, N., Brady, J.M., and Matthews, P.M. (2004). Advances in functional and structural MR </w:t>
      </w:r>
      <w:r w:rsidRPr="00BE7532">
        <w:rPr>
          <w:rFonts w:ascii="Cambria" w:hAnsi="Cambria"/>
          <w:noProof/>
        </w:rPr>
        <w:lastRenderedPageBreak/>
        <w:t xml:space="preserve">image analysis and implementation as FSL. </w:t>
      </w:r>
      <w:r w:rsidRPr="00BE7532">
        <w:rPr>
          <w:rFonts w:ascii="Cambria" w:hAnsi="Cambria"/>
          <w:i/>
          <w:noProof/>
        </w:rPr>
        <w:t>Neuroimage</w:t>
      </w:r>
      <w:r w:rsidRPr="00BE7532">
        <w:rPr>
          <w:rFonts w:ascii="Cambria" w:hAnsi="Cambria"/>
          <w:noProof/>
        </w:rPr>
        <w:t xml:space="preserve"> 23 Suppl 1</w:t>
      </w:r>
      <w:r w:rsidRPr="00BE7532">
        <w:rPr>
          <w:rFonts w:ascii="Cambria" w:hAnsi="Cambria"/>
          <w:b/>
          <w:noProof/>
        </w:rPr>
        <w:t>,</w:t>
      </w:r>
      <w:r w:rsidRPr="00BE7532">
        <w:rPr>
          <w:rFonts w:ascii="Cambria" w:hAnsi="Cambria"/>
          <w:noProof/>
        </w:rPr>
        <w:t xml:space="preserve"> S208-219. doi: 10.1016/j.neuroimage.2004.07.051.</w:t>
      </w:r>
      <w:bookmarkEnd w:id="34"/>
    </w:p>
    <w:p w14:paraId="23F6B2DD" w14:textId="77777777" w:rsidR="00BE7532" w:rsidRPr="00BE7532" w:rsidRDefault="00BE7532" w:rsidP="00BE7532">
      <w:pPr>
        <w:ind w:left="720" w:hanging="720"/>
        <w:jc w:val="both"/>
        <w:rPr>
          <w:rFonts w:ascii="Cambria" w:hAnsi="Cambria"/>
          <w:noProof/>
        </w:rPr>
      </w:pPr>
      <w:bookmarkStart w:id="35" w:name="_ENREF_35"/>
      <w:r w:rsidRPr="00BE7532">
        <w:rPr>
          <w:rFonts w:ascii="Cambria" w:hAnsi="Cambria"/>
          <w:noProof/>
        </w:rPr>
        <w:t xml:space="preserve">Subramanian, L., Hindle, J.V., Johnston, S., Roberts, M.V., Husain, M., Goebel, R., and Linden, D. (2011). Real-time functional magnetic resonance imaging neurofeedback for treatment of Parkinson's disease. </w:t>
      </w:r>
      <w:r w:rsidRPr="00BE7532">
        <w:rPr>
          <w:rFonts w:ascii="Cambria" w:hAnsi="Cambria"/>
          <w:i/>
          <w:noProof/>
        </w:rPr>
        <w:t>J Neurosci</w:t>
      </w:r>
      <w:r w:rsidRPr="00BE7532">
        <w:rPr>
          <w:rFonts w:ascii="Cambria" w:hAnsi="Cambria"/>
          <w:noProof/>
        </w:rPr>
        <w:t xml:space="preserve"> 31</w:t>
      </w:r>
      <w:r w:rsidRPr="00BE7532">
        <w:rPr>
          <w:rFonts w:ascii="Cambria" w:hAnsi="Cambria"/>
          <w:b/>
          <w:noProof/>
        </w:rPr>
        <w:t>,</w:t>
      </w:r>
      <w:r w:rsidRPr="00BE7532">
        <w:rPr>
          <w:rFonts w:ascii="Cambria" w:hAnsi="Cambria"/>
          <w:noProof/>
        </w:rPr>
        <w:t xml:space="preserve"> 16309-16317. doi: 10.1523/JNEUROSCI.3498-11.2011.</w:t>
      </w:r>
      <w:bookmarkEnd w:id="35"/>
    </w:p>
    <w:p w14:paraId="5E8968E3" w14:textId="77777777" w:rsidR="00BE7532" w:rsidRPr="00BE7532" w:rsidRDefault="00BE7532" w:rsidP="00BE7532">
      <w:pPr>
        <w:ind w:left="720" w:hanging="720"/>
        <w:jc w:val="both"/>
        <w:rPr>
          <w:rFonts w:ascii="Cambria" w:hAnsi="Cambria"/>
          <w:noProof/>
        </w:rPr>
      </w:pPr>
      <w:bookmarkStart w:id="36" w:name="_ENREF_36"/>
      <w:r w:rsidRPr="00BE7532">
        <w:rPr>
          <w:rFonts w:ascii="Cambria" w:hAnsi="Cambria"/>
          <w:noProof/>
        </w:rPr>
        <w:t xml:space="preserve">Sulzer, J., Sitaram, R., Blefari, M.L., Kollias, S., Birbaumer, N., Stephan, K.E., Luft, A., and Gassert, R. (2013). Neurofeedback-mediated self-regulation of the dopaminergic midbrain. </w:t>
      </w:r>
      <w:r w:rsidRPr="00BE7532">
        <w:rPr>
          <w:rFonts w:ascii="Cambria" w:hAnsi="Cambria"/>
          <w:i/>
          <w:noProof/>
        </w:rPr>
        <w:t>Neuroimage</w:t>
      </w:r>
      <w:r w:rsidRPr="00BE7532">
        <w:rPr>
          <w:rFonts w:ascii="Cambria" w:hAnsi="Cambria"/>
          <w:noProof/>
        </w:rPr>
        <w:t xml:space="preserve"> 83</w:t>
      </w:r>
      <w:r w:rsidRPr="00BE7532">
        <w:rPr>
          <w:rFonts w:ascii="Cambria" w:hAnsi="Cambria"/>
          <w:b/>
          <w:noProof/>
        </w:rPr>
        <w:t>,</w:t>
      </w:r>
      <w:r w:rsidRPr="00BE7532">
        <w:rPr>
          <w:rFonts w:ascii="Cambria" w:hAnsi="Cambria"/>
          <w:noProof/>
        </w:rPr>
        <w:t xml:space="preserve"> 817-825. doi: 10.1016/j.neuroimage.2013.05.115.</w:t>
      </w:r>
      <w:bookmarkEnd w:id="36"/>
    </w:p>
    <w:p w14:paraId="07FBE94F" w14:textId="77777777" w:rsidR="00BE7532" w:rsidRPr="00BE7532" w:rsidRDefault="00BE7532" w:rsidP="00BE7532">
      <w:pPr>
        <w:ind w:left="720" w:hanging="720"/>
        <w:jc w:val="both"/>
        <w:rPr>
          <w:rFonts w:ascii="Cambria" w:hAnsi="Cambria"/>
          <w:noProof/>
        </w:rPr>
      </w:pPr>
      <w:bookmarkStart w:id="37" w:name="_ENREF_37"/>
      <w:r w:rsidRPr="00840A09">
        <w:rPr>
          <w:rFonts w:ascii="Cambria" w:hAnsi="Cambria"/>
          <w:noProof/>
          <w:lang w:val="de-DE"/>
        </w:rPr>
        <w:t xml:space="preserve">Weiskopf, N., Veit, R., Erb, M., Mathiak, K., Grodd, W., Goebel, R., and Birbaumer, N. (2003). </w:t>
      </w:r>
      <w:r w:rsidRPr="00BE7532">
        <w:rPr>
          <w:rFonts w:ascii="Cambria" w:hAnsi="Cambria"/>
          <w:noProof/>
        </w:rPr>
        <w:t xml:space="preserve">Physiological self-regulation of regional brain activity using real-time functional magnetic resonance imaging (fMRI): methodology and exemplary data. </w:t>
      </w:r>
      <w:r w:rsidRPr="00BE7532">
        <w:rPr>
          <w:rFonts w:ascii="Cambria" w:hAnsi="Cambria"/>
          <w:i/>
          <w:noProof/>
        </w:rPr>
        <w:t>Neuroimage</w:t>
      </w:r>
      <w:r w:rsidRPr="00BE7532">
        <w:rPr>
          <w:rFonts w:ascii="Cambria" w:hAnsi="Cambria"/>
          <w:noProof/>
        </w:rPr>
        <w:t xml:space="preserve"> 19</w:t>
      </w:r>
      <w:r w:rsidRPr="00BE7532">
        <w:rPr>
          <w:rFonts w:ascii="Cambria" w:hAnsi="Cambria"/>
          <w:b/>
          <w:noProof/>
        </w:rPr>
        <w:t>,</w:t>
      </w:r>
      <w:r w:rsidRPr="00BE7532">
        <w:rPr>
          <w:rFonts w:ascii="Cambria" w:hAnsi="Cambria"/>
          <w:noProof/>
        </w:rPr>
        <w:t xml:space="preserve"> 577-586.</w:t>
      </w:r>
      <w:bookmarkEnd w:id="37"/>
    </w:p>
    <w:p w14:paraId="3383B31A" w14:textId="77777777" w:rsidR="00BE7532" w:rsidRPr="00BE7532" w:rsidRDefault="00BE7532" w:rsidP="00BE7532">
      <w:pPr>
        <w:ind w:left="720" w:hanging="720"/>
        <w:jc w:val="both"/>
        <w:rPr>
          <w:rFonts w:ascii="Cambria" w:hAnsi="Cambria"/>
          <w:noProof/>
        </w:rPr>
      </w:pPr>
      <w:bookmarkStart w:id="38" w:name="_ENREF_38"/>
      <w:r w:rsidRPr="00BE7532">
        <w:rPr>
          <w:rFonts w:ascii="Cambria" w:hAnsi="Cambria"/>
          <w:noProof/>
        </w:rPr>
        <w:t xml:space="preserve">Woolrich, M.W., Behrens, T.E., Beckmann, C.F., Jenkinson, M., and Smith, S.M. (2004). Multilevel linear modelling for FMRI group analysis using Bayesian inference. </w:t>
      </w:r>
      <w:r w:rsidRPr="00BE7532">
        <w:rPr>
          <w:rFonts w:ascii="Cambria" w:hAnsi="Cambria"/>
          <w:i/>
          <w:noProof/>
        </w:rPr>
        <w:t>Neuroimage</w:t>
      </w:r>
      <w:r w:rsidRPr="00BE7532">
        <w:rPr>
          <w:rFonts w:ascii="Cambria" w:hAnsi="Cambria"/>
          <w:noProof/>
        </w:rPr>
        <w:t xml:space="preserve"> 21</w:t>
      </w:r>
      <w:r w:rsidRPr="00BE7532">
        <w:rPr>
          <w:rFonts w:ascii="Cambria" w:hAnsi="Cambria"/>
          <w:b/>
          <w:noProof/>
        </w:rPr>
        <w:t>,</w:t>
      </w:r>
      <w:r w:rsidRPr="00BE7532">
        <w:rPr>
          <w:rFonts w:ascii="Cambria" w:hAnsi="Cambria"/>
          <w:noProof/>
        </w:rPr>
        <w:t xml:space="preserve"> 1732-1747. doi: 10.1016/j.neuroimage.2003.12.023.</w:t>
      </w:r>
      <w:bookmarkEnd w:id="38"/>
    </w:p>
    <w:p w14:paraId="233E9C6C" w14:textId="77777777" w:rsidR="00BE7532" w:rsidRPr="00BE7532" w:rsidRDefault="00BE7532" w:rsidP="00BE7532">
      <w:pPr>
        <w:ind w:left="720" w:hanging="720"/>
        <w:jc w:val="both"/>
        <w:rPr>
          <w:rFonts w:ascii="Cambria" w:hAnsi="Cambria"/>
          <w:noProof/>
        </w:rPr>
      </w:pPr>
      <w:bookmarkStart w:id="39" w:name="_ENREF_39"/>
      <w:r w:rsidRPr="00BE7532">
        <w:rPr>
          <w:rFonts w:ascii="Cambria" w:hAnsi="Cambria"/>
          <w:noProof/>
        </w:rPr>
        <w:t xml:space="preserve">Yoo, S.S., and Jolesz, F.A. (2002). Functional MRI for neurofeedback: feasibility study on a hand motor task. </w:t>
      </w:r>
      <w:r w:rsidRPr="00BE7532">
        <w:rPr>
          <w:rFonts w:ascii="Cambria" w:hAnsi="Cambria"/>
          <w:i/>
          <w:noProof/>
        </w:rPr>
        <w:t>Neuroreport</w:t>
      </w:r>
      <w:r w:rsidRPr="00BE7532">
        <w:rPr>
          <w:rFonts w:ascii="Cambria" w:hAnsi="Cambria"/>
          <w:noProof/>
        </w:rPr>
        <w:t xml:space="preserve"> 13</w:t>
      </w:r>
      <w:r w:rsidRPr="00BE7532">
        <w:rPr>
          <w:rFonts w:ascii="Cambria" w:hAnsi="Cambria"/>
          <w:b/>
          <w:noProof/>
        </w:rPr>
        <w:t>,</w:t>
      </w:r>
      <w:r w:rsidRPr="00BE7532">
        <w:rPr>
          <w:rFonts w:ascii="Cambria" w:hAnsi="Cambria"/>
          <w:noProof/>
        </w:rPr>
        <w:t xml:space="preserve"> 1377-1381.</w:t>
      </w:r>
      <w:bookmarkEnd w:id="39"/>
    </w:p>
    <w:p w14:paraId="1317D71A" w14:textId="77777777" w:rsidR="00BE7532" w:rsidRPr="00BE7532" w:rsidRDefault="00BE7532" w:rsidP="00BE7532">
      <w:pPr>
        <w:ind w:left="720" w:hanging="720"/>
        <w:jc w:val="both"/>
        <w:rPr>
          <w:rFonts w:ascii="Cambria" w:hAnsi="Cambria"/>
          <w:noProof/>
        </w:rPr>
      </w:pPr>
      <w:bookmarkStart w:id="40" w:name="_ENREF_40"/>
      <w:r w:rsidRPr="00BE7532">
        <w:rPr>
          <w:rFonts w:ascii="Cambria" w:hAnsi="Cambria"/>
          <w:noProof/>
        </w:rPr>
        <w:t xml:space="preserve">Yoo, S.S., O'leary, H.M., Fairneny, T., Chen, N.K., Panych, L.P., Park, H., and Jolesz, F.A. (2006). Increasing cortical activity in auditory areas through neurofeedback functional magnetic resonance imaging. </w:t>
      </w:r>
      <w:r w:rsidRPr="00BE7532">
        <w:rPr>
          <w:rFonts w:ascii="Cambria" w:hAnsi="Cambria"/>
          <w:i/>
          <w:noProof/>
        </w:rPr>
        <w:t>Neuroreport</w:t>
      </w:r>
      <w:r w:rsidRPr="00BE7532">
        <w:rPr>
          <w:rFonts w:ascii="Cambria" w:hAnsi="Cambria"/>
          <w:noProof/>
        </w:rPr>
        <w:t xml:space="preserve"> 17</w:t>
      </w:r>
      <w:r w:rsidRPr="00BE7532">
        <w:rPr>
          <w:rFonts w:ascii="Cambria" w:hAnsi="Cambria"/>
          <w:b/>
          <w:noProof/>
        </w:rPr>
        <w:t>,</w:t>
      </w:r>
      <w:r w:rsidRPr="00BE7532">
        <w:rPr>
          <w:rFonts w:ascii="Cambria" w:hAnsi="Cambria"/>
          <w:noProof/>
        </w:rPr>
        <w:t xml:space="preserve"> 1273-1278. doi: 10.1097/01.wnr.0000227996.53540.22.</w:t>
      </w:r>
      <w:bookmarkEnd w:id="40"/>
    </w:p>
    <w:p w14:paraId="0BC1F4B2" w14:textId="77777777" w:rsidR="00BE7532" w:rsidRPr="00BE7532" w:rsidRDefault="00BE7532" w:rsidP="00BE7532">
      <w:pPr>
        <w:ind w:left="720" w:hanging="720"/>
        <w:jc w:val="both"/>
        <w:rPr>
          <w:rFonts w:ascii="Cambria" w:hAnsi="Cambria"/>
          <w:noProof/>
        </w:rPr>
      </w:pPr>
      <w:bookmarkStart w:id="41" w:name="_ENREF_41"/>
      <w:r w:rsidRPr="00BE7532">
        <w:rPr>
          <w:rFonts w:ascii="Cambria" w:hAnsi="Cambria"/>
          <w:noProof/>
        </w:rPr>
        <w:t xml:space="preserve">Zimmer, H.D. (2008). Visual and spatial working memory: from boxes to networks. </w:t>
      </w:r>
      <w:r w:rsidRPr="00BE7532">
        <w:rPr>
          <w:rFonts w:ascii="Cambria" w:hAnsi="Cambria"/>
          <w:i/>
          <w:noProof/>
        </w:rPr>
        <w:t>Neurosci Biobehav Rev</w:t>
      </w:r>
      <w:r w:rsidRPr="00BE7532">
        <w:rPr>
          <w:rFonts w:ascii="Cambria" w:hAnsi="Cambria"/>
          <w:noProof/>
        </w:rPr>
        <w:t xml:space="preserve"> 32</w:t>
      </w:r>
      <w:r w:rsidRPr="00BE7532">
        <w:rPr>
          <w:rFonts w:ascii="Cambria" w:hAnsi="Cambria"/>
          <w:b/>
          <w:noProof/>
        </w:rPr>
        <w:t>,</w:t>
      </w:r>
      <w:r w:rsidRPr="00BE7532">
        <w:rPr>
          <w:rFonts w:ascii="Cambria" w:hAnsi="Cambria"/>
          <w:noProof/>
        </w:rPr>
        <w:t xml:space="preserve"> 1373-1395. doi: 10.1016/j.neubiorev.2008.05.016.</w:t>
      </w:r>
      <w:bookmarkEnd w:id="41"/>
    </w:p>
    <w:p w14:paraId="0A150A7E" w14:textId="6920008C" w:rsidR="00BE7532" w:rsidRDefault="00BE7532" w:rsidP="00BE7532">
      <w:pPr>
        <w:jc w:val="both"/>
        <w:rPr>
          <w:rFonts w:ascii="Cambria" w:hAnsi="Cambria"/>
          <w:noProof/>
        </w:rPr>
      </w:pPr>
    </w:p>
    <w:p w14:paraId="624C4BC3" w14:textId="513981A0" w:rsidR="00241C99" w:rsidRPr="00CD24AE" w:rsidRDefault="00170EBF" w:rsidP="00241C99">
      <w:pPr>
        <w:spacing w:line="360" w:lineRule="auto"/>
        <w:jc w:val="both"/>
      </w:pPr>
      <w:r>
        <w:fldChar w:fldCharType="end"/>
      </w:r>
    </w:p>
    <w:sectPr w:rsidR="00241C99" w:rsidRPr="00CD24AE" w:rsidSect="00BC41BA">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335E32"/>
    <w:multiLevelType w:val="hybridMultilevel"/>
    <w:tmpl w:val="E33882B0"/>
    <w:lvl w:ilvl="0" w:tplc="E7B0D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vps0re8r0f0let2r2pxwectp9zvvvz0xsr&quot;&gt;Neurofeedback&lt;record-ids&gt;&lt;item&gt;1&lt;/item&gt;&lt;item&gt;20&lt;/item&gt;&lt;item&gt;22&lt;/item&gt;&lt;item&gt;24&lt;/item&gt;&lt;item&gt;25&lt;/item&gt;&lt;item&gt;26&lt;/item&gt;&lt;item&gt;210&lt;/item&gt;&lt;item&gt;211&lt;/item&gt;&lt;item&gt;236&lt;/item&gt;&lt;item&gt;302&lt;/item&gt;&lt;item&gt;356&lt;/item&gt;&lt;item&gt;366&lt;/item&gt;&lt;item&gt;368&lt;/item&gt;&lt;item&gt;369&lt;/item&gt;&lt;item&gt;371&lt;/item&gt;&lt;item&gt;372&lt;/item&gt;&lt;item&gt;373&lt;/item&gt;&lt;item&gt;374&lt;/item&gt;&lt;item&gt;375&lt;/item&gt;&lt;item&gt;376&lt;/item&gt;&lt;item&gt;377&lt;/item&gt;&lt;item&gt;378&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400&lt;/item&gt;&lt;item&gt;403&lt;/item&gt;&lt;item&gt;405&lt;/item&gt;&lt;/record-ids&gt;&lt;/item&gt;&lt;/Libraries&gt;"/>
  </w:docVars>
  <w:rsids>
    <w:rsidRoot w:val="00434171"/>
    <w:rsid w:val="00005C15"/>
    <w:rsid w:val="00011F56"/>
    <w:rsid w:val="000252FB"/>
    <w:rsid w:val="0006314F"/>
    <w:rsid w:val="00064EC7"/>
    <w:rsid w:val="000677B3"/>
    <w:rsid w:val="000705CC"/>
    <w:rsid w:val="000A5CC4"/>
    <w:rsid w:val="000B0CBF"/>
    <w:rsid w:val="000E572D"/>
    <w:rsid w:val="000E6461"/>
    <w:rsid w:val="000F752C"/>
    <w:rsid w:val="00143E3A"/>
    <w:rsid w:val="001707E2"/>
    <w:rsid w:val="00170EBF"/>
    <w:rsid w:val="00176C4F"/>
    <w:rsid w:val="001808E4"/>
    <w:rsid w:val="00192DF6"/>
    <w:rsid w:val="001B195B"/>
    <w:rsid w:val="001E5828"/>
    <w:rsid w:val="00204DF7"/>
    <w:rsid w:val="0020651F"/>
    <w:rsid w:val="00210D0C"/>
    <w:rsid w:val="002174F4"/>
    <w:rsid w:val="0022451B"/>
    <w:rsid w:val="00241C99"/>
    <w:rsid w:val="002720C1"/>
    <w:rsid w:val="00284A0C"/>
    <w:rsid w:val="0029230A"/>
    <w:rsid w:val="00292B8B"/>
    <w:rsid w:val="002B76A3"/>
    <w:rsid w:val="002C024B"/>
    <w:rsid w:val="00303A81"/>
    <w:rsid w:val="0030532D"/>
    <w:rsid w:val="00324C77"/>
    <w:rsid w:val="00327F87"/>
    <w:rsid w:val="00351268"/>
    <w:rsid w:val="003C4277"/>
    <w:rsid w:val="00430EA3"/>
    <w:rsid w:val="00432120"/>
    <w:rsid w:val="00434171"/>
    <w:rsid w:val="00446C4D"/>
    <w:rsid w:val="004A6935"/>
    <w:rsid w:val="004B38A3"/>
    <w:rsid w:val="004B69BB"/>
    <w:rsid w:val="004E2D39"/>
    <w:rsid w:val="0051714A"/>
    <w:rsid w:val="00527065"/>
    <w:rsid w:val="00537539"/>
    <w:rsid w:val="00542FF3"/>
    <w:rsid w:val="00560969"/>
    <w:rsid w:val="00576960"/>
    <w:rsid w:val="005965E8"/>
    <w:rsid w:val="005A102D"/>
    <w:rsid w:val="005C2CF2"/>
    <w:rsid w:val="005E21D4"/>
    <w:rsid w:val="005F63FA"/>
    <w:rsid w:val="006303AB"/>
    <w:rsid w:val="00663881"/>
    <w:rsid w:val="00675FF7"/>
    <w:rsid w:val="0068373F"/>
    <w:rsid w:val="006B78A5"/>
    <w:rsid w:val="006C0DAB"/>
    <w:rsid w:val="0071137E"/>
    <w:rsid w:val="00713AC9"/>
    <w:rsid w:val="007827FF"/>
    <w:rsid w:val="00787479"/>
    <w:rsid w:val="007A549A"/>
    <w:rsid w:val="007C42D2"/>
    <w:rsid w:val="007E602F"/>
    <w:rsid w:val="007F32A0"/>
    <w:rsid w:val="007F6A8A"/>
    <w:rsid w:val="00801FE7"/>
    <w:rsid w:val="008105B7"/>
    <w:rsid w:val="00840A09"/>
    <w:rsid w:val="00863DAD"/>
    <w:rsid w:val="008A18EB"/>
    <w:rsid w:val="00900568"/>
    <w:rsid w:val="00900773"/>
    <w:rsid w:val="00934559"/>
    <w:rsid w:val="009706E8"/>
    <w:rsid w:val="00975420"/>
    <w:rsid w:val="00994030"/>
    <w:rsid w:val="009D7DAF"/>
    <w:rsid w:val="00A0436D"/>
    <w:rsid w:val="00A06DC3"/>
    <w:rsid w:val="00A214ED"/>
    <w:rsid w:val="00A52B4F"/>
    <w:rsid w:val="00A6268E"/>
    <w:rsid w:val="00A75FB2"/>
    <w:rsid w:val="00AA1721"/>
    <w:rsid w:val="00B05AD9"/>
    <w:rsid w:val="00B55A98"/>
    <w:rsid w:val="00B56ED2"/>
    <w:rsid w:val="00B61565"/>
    <w:rsid w:val="00BA345F"/>
    <w:rsid w:val="00BC11F9"/>
    <w:rsid w:val="00BC41BA"/>
    <w:rsid w:val="00BE7532"/>
    <w:rsid w:val="00C03426"/>
    <w:rsid w:val="00C22795"/>
    <w:rsid w:val="00CA1621"/>
    <w:rsid w:val="00CA37B4"/>
    <w:rsid w:val="00CB0B88"/>
    <w:rsid w:val="00CC3385"/>
    <w:rsid w:val="00CC43FD"/>
    <w:rsid w:val="00CD24AE"/>
    <w:rsid w:val="00CD328B"/>
    <w:rsid w:val="00CF0C89"/>
    <w:rsid w:val="00D17932"/>
    <w:rsid w:val="00D5165C"/>
    <w:rsid w:val="00D77B2E"/>
    <w:rsid w:val="00D94078"/>
    <w:rsid w:val="00D97E50"/>
    <w:rsid w:val="00DA16B1"/>
    <w:rsid w:val="00DA23E0"/>
    <w:rsid w:val="00DB563D"/>
    <w:rsid w:val="00DC395D"/>
    <w:rsid w:val="00DD639B"/>
    <w:rsid w:val="00DE4B45"/>
    <w:rsid w:val="00DF1324"/>
    <w:rsid w:val="00DF59F1"/>
    <w:rsid w:val="00E0048E"/>
    <w:rsid w:val="00E16082"/>
    <w:rsid w:val="00E260A4"/>
    <w:rsid w:val="00E40AB9"/>
    <w:rsid w:val="00E62E66"/>
    <w:rsid w:val="00E63E7A"/>
    <w:rsid w:val="00E66E2C"/>
    <w:rsid w:val="00E74C06"/>
    <w:rsid w:val="00E879E2"/>
    <w:rsid w:val="00EA1FD2"/>
    <w:rsid w:val="00EB4B8D"/>
    <w:rsid w:val="00EE483A"/>
    <w:rsid w:val="00F75A26"/>
    <w:rsid w:val="00F90EC8"/>
    <w:rsid w:val="00F92D7A"/>
    <w:rsid w:val="00FD0ED5"/>
    <w:rsid w:val="00FD1F03"/>
    <w:rsid w:val="00FF1C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47826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705CC"/>
    <w:pPr>
      <w:ind w:left="720"/>
      <w:contextualSpacing/>
    </w:pPr>
  </w:style>
  <w:style w:type="paragraph" w:styleId="Sprechblasentext">
    <w:name w:val="Balloon Text"/>
    <w:basedOn w:val="Standard"/>
    <w:link w:val="SprechblasentextZchn"/>
    <w:uiPriority w:val="99"/>
    <w:semiHidden/>
    <w:unhideWhenUsed/>
    <w:rsid w:val="00064EC7"/>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064EC7"/>
    <w:rPr>
      <w:rFonts w:ascii="Lucida Grande" w:hAnsi="Lucida Grande"/>
      <w:sz w:val="18"/>
      <w:szCs w:val="18"/>
    </w:rPr>
  </w:style>
  <w:style w:type="character" w:styleId="Hyperlink">
    <w:name w:val="Hyperlink"/>
    <w:basedOn w:val="Absatz-Standardschriftart"/>
    <w:uiPriority w:val="99"/>
    <w:unhideWhenUsed/>
    <w:rsid w:val="00170EBF"/>
    <w:rPr>
      <w:color w:val="0000FF" w:themeColor="hyperlink"/>
      <w:u w:val="single"/>
    </w:rPr>
  </w:style>
  <w:style w:type="character" w:styleId="Kommentarzeichen">
    <w:name w:val="annotation reference"/>
    <w:basedOn w:val="Absatz-Standardschriftart"/>
    <w:uiPriority w:val="99"/>
    <w:semiHidden/>
    <w:unhideWhenUsed/>
    <w:rsid w:val="00CB0B88"/>
    <w:rPr>
      <w:sz w:val="18"/>
      <w:szCs w:val="18"/>
    </w:rPr>
  </w:style>
  <w:style w:type="paragraph" w:styleId="Kommentartext">
    <w:name w:val="annotation text"/>
    <w:basedOn w:val="Standard"/>
    <w:link w:val="KommentartextZchn"/>
    <w:uiPriority w:val="99"/>
    <w:semiHidden/>
    <w:unhideWhenUsed/>
    <w:rsid w:val="00CB0B88"/>
  </w:style>
  <w:style w:type="character" w:customStyle="1" w:styleId="KommentartextZchn">
    <w:name w:val="Kommentartext Zchn"/>
    <w:basedOn w:val="Absatz-Standardschriftart"/>
    <w:link w:val="Kommentartext"/>
    <w:uiPriority w:val="99"/>
    <w:semiHidden/>
    <w:rsid w:val="00CB0B88"/>
  </w:style>
  <w:style w:type="paragraph" w:styleId="Kommentarthema">
    <w:name w:val="annotation subject"/>
    <w:basedOn w:val="Kommentartext"/>
    <w:next w:val="Kommentartext"/>
    <w:link w:val="KommentarthemaZchn"/>
    <w:uiPriority w:val="99"/>
    <w:semiHidden/>
    <w:unhideWhenUsed/>
    <w:rsid w:val="00CB0B88"/>
    <w:rPr>
      <w:b/>
      <w:bCs/>
      <w:sz w:val="20"/>
      <w:szCs w:val="20"/>
    </w:rPr>
  </w:style>
  <w:style w:type="character" w:customStyle="1" w:styleId="KommentarthemaZchn">
    <w:name w:val="Kommentarthema Zchn"/>
    <w:basedOn w:val="KommentartextZchn"/>
    <w:link w:val="Kommentarthema"/>
    <w:uiPriority w:val="99"/>
    <w:semiHidden/>
    <w:rsid w:val="00CB0B88"/>
    <w:rPr>
      <w:b/>
      <w:bCs/>
      <w:sz w:val="20"/>
      <w:szCs w:val="20"/>
    </w:rPr>
  </w:style>
  <w:style w:type="table" w:styleId="Tabellenraster">
    <w:name w:val="Table Grid"/>
    <w:basedOn w:val="NormaleTabelle"/>
    <w:uiPriority w:val="59"/>
    <w:rsid w:val="00B05A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787479"/>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705CC"/>
    <w:pPr>
      <w:ind w:left="720"/>
      <w:contextualSpacing/>
    </w:pPr>
  </w:style>
  <w:style w:type="paragraph" w:styleId="Sprechblasentext">
    <w:name w:val="Balloon Text"/>
    <w:basedOn w:val="Standard"/>
    <w:link w:val="SprechblasentextZchn"/>
    <w:uiPriority w:val="99"/>
    <w:semiHidden/>
    <w:unhideWhenUsed/>
    <w:rsid w:val="00064EC7"/>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064EC7"/>
    <w:rPr>
      <w:rFonts w:ascii="Lucida Grande" w:hAnsi="Lucida Grande"/>
      <w:sz w:val="18"/>
      <w:szCs w:val="18"/>
    </w:rPr>
  </w:style>
  <w:style w:type="character" w:styleId="Hyperlink">
    <w:name w:val="Hyperlink"/>
    <w:basedOn w:val="Absatz-Standardschriftart"/>
    <w:uiPriority w:val="99"/>
    <w:unhideWhenUsed/>
    <w:rsid w:val="00170EBF"/>
    <w:rPr>
      <w:color w:val="0000FF" w:themeColor="hyperlink"/>
      <w:u w:val="single"/>
    </w:rPr>
  </w:style>
  <w:style w:type="character" w:styleId="Kommentarzeichen">
    <w:name w:val="annotation reference"/>
    <w:basedOn w:val="Absatz-Standardschriftart"/>
    <w:uiPriority w:val="99"/>
    <w:semiHidden/>
    <w:unhideWhenUsed/>
    <w:rsid w:val="00CB0B88"/>
    <w:rPr>
      <w:sz w:val="18"/>
      <w:szCs w:val="18"/>
    </w:rPr>
  </w:style>
  <w:style w:type="paragraph" w:styleId="Kommentartext">
    <w:name w:val="annotation text"/>
    <w:basedOn w:val="Standard"/>
    <w:link w:val="KommentartextZchn"/>
    <w:uiPriority w:val="99"/>
    <w:semiHidden/>
    <w:unhideWhenUsed/>
    <w:rsid w:val="00CB0B88"/>
  </w:style>
  <w:style w:type="character" w:customStyle="1" w:styleId="KommentartextZchn">
    <w:name w:val="Kommentartext Zchn"/>
    <w:basedOn w:val="Absatz-Standardschriftart"/>
    <w:link w:val="Kommentartext"/>
    <w:uiPriority w:val="99"/>
    <w:semiHidden/>
    <w:rsid w:val="00CB0B88"/>
  </w:style>
  <w:style w:type="paragraph" w:styleId="Kommentarthema">
    <w:name w:val="annotation subject"/>
    <w:basedOn w:val="Kommentartext"/>
    <w:next w:val="Kommentartext"/>
    <w:link w:val="KommentarthemaZchn"/>
    <w:uiPriority w:val="99"/>
    <w:semiHidden/>
    <w:unhideWhenUsed/>
    <w:rsid w:val="00CB0B88"/>
    <w:rPr>
      <w:b/>
      <w:bCs/>
      <w:sz w:val="20"/>
      <w:szCs w:val="20"/>
    </w:rPr>
  </w:style>
  <w:style w:type="character" w:customStyle="1" w:styleId="KommentarthemaZchn">
    <w:name w:val="Kommentarthema Zchn"/>
    <w:basedOn w:val="KommentartextZchn"/>
    <w:link w:val="Kommentarthema"/>
    <w:uiPriority w:val="99"/>
    <w:semiHidden/>
    <w:rsid w:val="00CB0B88"/>
    <w:rPr>
      <w:b/>
      <w:bCs/>
      <w:sz w:val="20"/>
      <w:szCs w:val="20"/>
    </w:rPr>
  </w:style>
  <w:style w:type="table" w:styleId="Tabellenraster">
    <w:name w:val="Table Grid"/>
    <w:basedOn w:val="NormaleTabelle"/>
    <w:uiPriority w:val="59"/>
    <w:rsid w:val="00B05A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787479"/>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816497">
      <w:bodyDiv w:val="1"/>
      <w:marLeft w:val="0"/>
      <w:marRight w:val="0"/>
      <w:marTop w:val="0"/>
      <w:marBottom w:val="0"/>
      <w:divBdr>
        <w:top w:val="none" w:sz="0" w:space="0" w:color="auto"/>
        <w:left w:val="none" w:sz="0" w:space="0" w:color="auto"/>
        <w:bottom w:val="none" w:sz="0" w:space="0" w:color="auto"/>
        <w:right w:val="none" w:sz="0" w:space="0" w:color="auto"/>
      </w:divBdr>
    </w:div>
    <w:div w:id="487862315">
      <w:bodyDiv w:val="1"/>
      <w:marLeft w:val="0"/>
      <w:marRight w:val="0"/>
      <w:marTop w:val="0"/>
      <w:marBottom w:val="0"/>
      <w:divBdr>
        <w:top w:val="none" w:sz="0" w:space="0" w:color="auto"/>
        <w:left w:val="none" w:sz="0" w:space="0" w:color="auto"/>
        <w:bottom w:val="none" w:sz="0" w:space="0" w:color="auto"/>
        <w:right w:val="none" w:sz="0" w:space="0" w:color="auto"/>
      </w:divBdr>
    </w:div>
    <w:div w:id="652102646">
      <w:bodyDiv w:val="1"/>
      <w:marLeft w:val="0"/>
      <w:marRight w:val="0"/>
      <w:marTop w:val="0"/>
      <w:marBottom w:val="0"/>
      <w:divBdr>
        <w:top w:val="none" w:sz="0" w:space="0" w:color="auto"/>
        <w:left w:val="none" w:sz="0" w:space="0" w:color="auto"/>
        <w:bottom w:val="none" w:sz="0" w:space="0" w:color="auto"/>
        <w:right w:val="none" w:sz="0" w:space="0" w:color="auto"/>
      </w:divBdr>
    </w:div>
    <w:div w:id="976372410">
      <w:bodyDiv w:val="1"/>
      <w:marLeft w:val="0"/>
      <w:marRight w:val="0"/>
      <w:marTop w:val="0"/>
      <w:marBottom w:val="0"/>
      <w:divBdr>
        <w:top w:val="none" w:sz="0" w:space="0" w:color="auto"/>
        <w:left w:val="none" w:sz="0" w:space="0" w:color="auto"/>
        <w:bottom w:val="none" w:sz="0" w:space="0" w:color="auto"/>
        <w:right w:val="none" w:sz="0" w:space="0" w:color="auto"/>
      </w:divBdr>
    </w:div>
    <w:div w:id="976840854">
      <w:bodyDiv w:val="1"/>
      <w:marLeft w:val="0"/>
      <w:marRight w:val="0"/>
      <w:marTop w:val="0"/>
      <w:marBottom w:val="0"/>
      <w:divBdr>
        <w:top w:val="none" w:sz="0" w:space="0" w:color="auto"/>
        <w:left w:val="none" w:sz="0" w:space="0" w:color="auto"/>
        <w:bottom w:val="none" w:sz="0" w:space="0" w:color="auto"/>
        <w:right w:val="none" w:sz="0" w:space="0" w:color="auto"/>
      </w:divBdr>
    </w:div>
    <w:div w:id="1124731311">
      <w:bodyDiv w:val="1"/>
      <w:marLeft w:val="0"/>
      <w:marRight w:val="0"/>
      <w:marTop w:val="0"/>
      <w:marBottom w:val="0"/>
      <w:divBdr>
        <w:top w:val="none" w:sz="0" w:space="0" w:color="auto"/>
        <w:left w:val="none" w:sz="0" w:space="0" w:color="auto"/>
        <w:bottom w:val="none" w:sz="0" w:space="0" w:color="auto"/>
        <w:right w:val="none" w:sz="0" w:space="0" w:color="auto"/>
      </w:divBdr>
    </w:div>
    <w:div w:id="1624536857">
      <w:bodyDiv w:val="1"/>
      <w:marLeft w:val="0"/>
      <w:marRight w:val="0"/>
      <w:marTop w:val="0"/>
      <w:marBottom w:val="0"/>
      <w:divBdr>
        <w:top w:val="none" w:sz="0" w:space="0" w:color="auto"/>
        <w:left w:val="none" w:sz="0" w:space="0" w:color="auto"/>
        <w:bottom w:val="none" w:sz="0" w:space="0" w:color="auto"/>
        <w:right w:val="none" w:sz="0" w:space="0" w:color="auto"/>
      </w:divBdr>
    </w:div>
    <w:div w:id="1940991587">
      <w:bodyDiv w:val="1"/>
      <w:marLeft w:val="0"/>
      <w:marRight w:val="0"/>
      <w:marTop w:val="0"/>
      <w:marBottom w:val="0"/>
      <w:divBdr>
        <w:top w:val="none" w:sz="0" w:space="0" w:color="auto"/>
        <w:left w:val="none" w:sz="0" w:space="0" w:color="auto"/>
        <w:bottom w:val="none" w:sz="0" w:space="0" w:color="auto"/>
        <w:right w:val="none" w:sz="0" w:space="0" w:color="auto"/>
      </w:divBdr>
    </w:div>
    <w:div w:id="1984310052">
      <w:bodyDiv w:val="1"/>
      <w:marLeft w:val="0"/>
      <w:marRight w:val="0"/>
      <w:marTop w:val="0"/>
      <w:marBottom w:val="0"/>
      <w:divBdr>
        <w:top w:val="none" w:sz="0" w:space="0" w:color="auto"/>
        <w:left w:val="none" w:sz="0" w:space="0" w:color="auto"/>
        <w:bottom w:val="none" w:sz="0" w:space="0" w:color="auto"/>
        <w:right w:val="none" w:sz="0" w:space="0" w:color="auto"/>
      </w:divBdr>
    </w:div>
    <w:div w:id="21022162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258</Words>
  <Characters>45728</Characters>
  <Application>Microsoft Office Word</Application>
  <DocSecurity>4</DocSecurity>
  <Lines>381</Lines>
  <Paragraphs>105</Paragraphs>
  <ScaleCrop>false</ScaleCrop>
  <HeadingPairs>
    <vt:vector size="2" baseType="variant">
      <vt:variant>
        <vt:lpstr>Titel</vt:lpstr>
      </vt:variant>
      <vt:variant>
        <vt:i4>1</vt:i4>
      </vt:variant>
    </vt:vector>
  </HeadingPairs>
  <TitlesOfParts>
    <vt:vector size="1" baseType="lpstr">
      <vt:lpstr/>
    </vt:vector>
  </TitlesOfParts>
  <Company>EPFL</Company>
  <LinksUpToDate>false</LinksUpToDate>
  <CharactersWithSpaces>5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en Emmert</dc:creator>
  <cp:lastModifiedBy>Katrin.rauner</cp:lastModifiedBy>
  <cp:revision>2</cp:revision>
  <dcterms:created xsi:type="dcterms:W3CDTF">2018-04-09T08:36:00Z</dcterms:created>
  <dcterms:modified xsi:type="dcterms:W3CDTF">2018-04-09T08:36:00Z</dcterms:modified>
</cp:coreProperties>
</file>